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r w:rsidR="003E6469">
        <w:rPr>
          <w:rFonts w:cs="Times New Roman"/>
          <w:i/>
          <w:iCs/>
          <w:color w:val="000000" w:themeColor="text1"/>
        </w:rPr>
        <w:t>,</w:t>
      </w:r>
      <w:r w:rsidR="001F473C" w:rsidRPr="001F473C">
        <w:rPr>
          <w:rFonts w:cs="Times New Roman"/>
          <w:i/>
          <w:iCs/>
          <w:color w:val="000000" w:themeColor="text1"/>
        </w:rPr>
        <w:t xml:space="preserve"> not fire weather conditions</w:t>
      </w:r>
      <w:r w:rsidR="003E6469">
        <w:rPr>
          <w:rFonts w:cs="Times New Roman"/>
          <w:i/>
          <w:iCs/>
          <w:color w:val="000000" w:themeColor="text1"/>
        </w:rPr>
        <w:t>,</w:t>
      </w:r>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B12107">
      <w:pPr>
        <w:pStyle w:val="Heading2"/>
      </w:pPr>
      <w:r w:rsidRPr="001F473C">
        <w:t>Abstrac</w:t>
      </w:r>
      <w:r w:rsidR="000E2E4A" w:rsidRPr="001F473C">
        <w:t>t</w:t>
      </w:r>
      <w:r w:rsidRPr="001F473C">
        <w:t xml:space="preserve"> </w:t>
      </w:r>
    </w:p>
    <w:p w14:paraId="4DC44DA8" w14:textId="26B59F6A"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r w:rsidR="0095143C">
        <w:rPr>
          <w:rFonts w:cs="Times New Roman"/>
          <w:highlight w:val="white"/>
        </w:rPr>
        <w:t>i</w:t>
      </w:r>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 xml:space="preserve">Early post-fire boreal forests (stands 10-15 years postfire) are often dominated by mixed conifer-broadleaf or broadleaf regeneration, which are considered less </w:t>
      </w:r>
      <w:r w:rsidRPr="001F473C">
        <w:rPr>
          <w:rFonts w:cs="Times New Roman"/>
          <w:highlight w:val="white"/>
        </w:rPr>
        <w:t>flammab</w:t>
      </w:r>
      <w:r w:rsidR="00B470A1" w:rsidRPr="001F473C">
        <w:rPr>
          <w:rFonts w:cs="Times New Roman"/>
          <w:highlight w:val="white"/>
        </w:rPr>
        <w:t>le due to the higher foliar moisture of deciduous 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 and the emergence of novel 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then created virtual </w:t>
      </w:r>
      <w:r w:rsidR="00FC64B2" w:rsidRPr="001F473C">
        <w:rPr>
          <w:rFonts w:cs="Times New Roman"/>
          <w:highlight w:val="white"/>
        </w:rPr>
        <w:t>forest landscapes</w:t>
      </w:r>
      <w:r w:rsidRPr="001F473C">
        <w:rPr>
          <w:rFonts w:cs="Times New Roman"/>
          <w:highlight w:val="white"/>
        </w:rPr>
        <w:t xml:space="preserve"> and simulated fire behavior using the Wildland-Urban Interface Fire Dynamics Simulator (WFDS)</w:t>
      </w:r>
      <w:r w:rsidR="00B470A1" w:rsidRPr="001F473C">
        <w:rPr>
          <w:rFonts w:cs="Times New Roman"/>
          <w:highlight w:val="white"/>
        </w:rPr>
        <w:t xml:space="preserve"> to understand how these unique patterns of fuel influence the rate and sustainability of fire spread and fuel consumption. We sampled </w:t>
      </w:r>
      <w:r w:rsidR="00FC64B2" w:rsidRPr="001F473C">
        <w:rPr>
          <w:rFonts w:cs="Times New Roman"/>
          <w:highlight w:val="white"/>
        </w:rPr>
        <w:t>forests</w:t>
      </w:r>
      <w:r w:rsidR="00B470A1" w:rsidRPr="001F473C">
        <w:rPr>
          <w:rFonts w:cs="Times New Roman"/>
          <w:highlight w:val="white"/>
        </w:rPr>
        <w:t xml:space="preserve"> that burned once, twice or three times in short intervals of 50 years or less to capture the gradient of forest composition and structure present in </w:t>
      </w:r>
      <w:r w:rsidR="00FC64B2" w:rsidRPr="001F473C">
        <w:rPr>
          <w:rFonts w:cs="Times New Roman"/>
          <w:highlight w:val="white"/>
        </w:rPr>
        <w:t>forests regenerating after multiple fire events</w:t>
      </w:r>
      <w:r w:rsidR="00B470A1" w:rsidRPr="001F473C">
        <w:rPr>
          <w:rFonts w:cs="Times New Roman"/>
          <w:highlight w:val="white"/>
        </w:rPr>
        <w:t xml:space="preserve">. In </w:t>
      </w:r>
      <w:r w:rsidR="00FC64B2" w:rsidRPr="001F473C">
        <w:rPr>
          <w:rFonts w:cs="Times New Roman"/>
          <w:highlight w:val="white"/>
        </w:rPr>
        <w:t>forests</w:t>
      </w:r>
      <w:r w:rsidR="00B470A1" w:rsidRPr="001F473C">
        <w:rPr>
          <w:rFonts w:cs="Times New Roman"/>
          <w:highlight w:val="white"/>
        </w:rPr>
        <w:t xml:space="preserve"> that had experienced </w:t>
      </w:r>
      <w:r w:rsidR="00B470A1" w:rsidRPr="001F473C">
        <w:rPr>
          <w:rFonts w:cs="Times New Roman"/>
          <w:highlight w:val="white"/>
        </w:rPr>
        <w:lastRenderedPageBreak/>
        <w:t xml:space="preserve">one fire, </w:t>
      </w:r>
      <w:r w:rsidR="00F96E59" w:rsidRPr="001F473C">
        <w:rPr>
          <w:rFonts w:cs="Times New Roman"/>
          <w:highlight w:val="white"/>
        </w:rPr>
        <w:t xml:space="preserve">extreme fire weather conditions allowed for sustained fire spread, suggesting that intense fire conditions can enable short-interval events. </w:t>
      </w:r>
      <w:r w:rsidRPr="001F473C">
        <w:rPr>
          <w:rFonts w:cs="Times New Roman"/>
          <w:highlight w:val="white"/>
        </w:rPr>
        <w:t xml:space="preserve">However, fire spread was not sustained in thrice-burned </w:t>
      </w:r>
      <w:r w:rsidR="00FC64B2" w:rsidRPr="001F473C">
        <w:rPr>
          <w:rFonts w:cs="Times New Roman"/>
          <w:highlight w:val="white"/>
        </w:rPr>
        <w:t>regenerating 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 xml:space="preserve">Fire traveled an average of 50 m into thrice-burned </w:t>
      </w:r>
      <w:r w:rsidR="00FC64B2" w:rsidRPr="001F473C">
        <w:rPr>
          <w:rFonts w:cs="Times New Roman"/>
          <w:color w:val="000000" w:themeColor="text1"/>
          <w:highlight w:val="white"/>
          <w:shd w:val="clear" w:color="auto" w:fill="000000" w:themeFill="text1"/>
        </w:rPr>
        <w:t xml:space="preserve">forests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 xml:space="preserve">fire spread may be possible in once-burned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0" w:name="_heading=h.gjdgxs" w:colFirst="0" w:colLast="0"/>
      <w:bookmarkEnd w:id="0"/>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39E02252" w:rsidR="00FD1B39" w:rsidRPr="001F473C" w:rsidRDefault="0072401A" w:rsidP="00B12107">
      <w:pPr>
        <w:pStyle w:val="Heading2"/>
      </w:pPr>
      <w:r w:rsidRPr="001F473C">
        <w:lastRenderedPageBreak/>
        <w:t xml:space="preserve">1. </w:t>
      </w:r>
      <w:r w:rsidR="002525A6" w:rsidRPr="001F473C">
        <w:t>Introduction</w:t>
      </w:r>
    </w:p>
    <w:p w14:paraId="7D370C2F" w14:textId="0F26F1CC" w:rsidR="000E2E4A" w:rsidRPr="001F473C"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r w:rsidR="001470CC">
        <w:rPr>
          <w:rFonts w:cs="Times New Roman"/>
        </w:rPr>
        <w:t xml:space="preserve">in short intervals </w:t>
      </w:r>
      <w:r w:rsidR="000E2E4A" w:rsidRPr="001F473C">
        <w:rPr>
          <w:rFonts w:cs="Times New Roman"/>
        </w:rPr>
        <w:t>(</w:t>
      </w:r>
      <w:r w:rsidR="001470CC">
        <w:rPr>
          <w:rFonts w:cs="Times New Roman"/>
        </w:rPr>
        <w:t xml:space="preserve">defined as </w:t>
      </w:r>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deciduous 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0E2E4A" w:rsidRPr="001F473C">
        <w:rPr>
          <w:rFonts w:cs="Times New Roman"/>
        </w:rPr>
        <w:t xml:space="preserve">. </w:t>
      </w:r>
      <w:r w:rsidR="00BA3D3D" w:rsidRPr="001F473C">
        <w:rPr>
          <w:rFonts w:cs="Times New Roman"/>
        </w:rPr>
        <w:t>Boreal d</w:t>
      </w:r>
      <w:r w:rsidRPr="001F473C">
        <w:rPr>
          <w:rFonts w:cs="Times New Roman"/>
        </w:rPr>
        <w:t xml:space="preserve">eciduous communities have historically been less capable of igniting and carrying fire spread </w:t>
      </w:r>
      <w:r w:rsidR="0073364C">
        <w:rPr>
          <w:rFonts w:cs="Times New Roman"/>
        </w:rPr>
        <w:fldChar w:fldCharType="begin"/>
      </w:r>
      <w:r w:rsidR="00BC3179">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r w:rsidR="001470CC">
        <w:rPr>
          <w:rFonts w:cs="Times New Roman"/>
        </w:rPr>
        <w:t xml:space="preserve">dominant </w:t>
      </w:r>
      <w:r w:rsidR="000B190E" w:rsidRPr="001F473C">
        <w:rPr>
          <w:rFonts w:cs="Times New Roman"/>
        </w:rPr>
        <w:t xml:space="preserve">species like birch </w:t>
      </w:r>
      <w:r w:rsidR="00AD516D">
        <w:rPr>
          <w:rFonts w:cs="Times New Roman"/>
        </w:rPr>
        <w:t>(</w:t>
      </w:r>
      <w:r w:rsidR="00AD516D">
        <w:rPr>
          <w:rFonts w:cs="Times New Roman"/>
          <w:i/>
          <w:iCs/>
        </w:rPr>
        <w:t xml:space="preserve">Betula neoalaskana) </w:t>
      </w:r>
      <w:r w:rsidR="000B190E" w:rsidRPr="001F473C">
        <w:rPr>
          <w:rFonts w:cs="Times New Roman"/>
        </w:rPr>
        <w:t>and aspen</w:t>
      </w:r>
      <w:r w:rsidR="00AD516D">
        <w:rPr>
          <w:rFonts w:cs="Times New Roman"/>
        </w:rPr>
        <w:t xml:space="preserve"> (</w:t>
      </w:r>
      <w:r w:rsidR="00AD516D">
        <w:rPr>
          <w:rFonts w:cs="Times New Roman"/>
          <w:i/>
          <w:iCs/>
        </w:rPr>
        <w:t xml:space="preserve">Populus </w:t>
      </w:r>
      <w:proofErr w:type="spellStart"/>
      <w:r w:rsidR="00AD516D">
        <w:rPr>
          <w:rFonts w:cs="Times New Roman"/>
          <w:i/>
          <w:iCs/>
        </w:rPr>
        <w:t>tremuloides</w:t>
      </w:r>
      <w:proofErr w:type="spellEnd"/>
      <w:r w:rsidR="00AD516D">
        <w:rPr>
          <w:rFonts w:cs="Times New Roman"/>
          <w:i/>
          <w:iCs/>
        </w:rPr>
        <w:t>)</w:t>
      </w:r>
      <w:r w:rsidR="000E2E4A" w:rsidRPr="001F473C">
        <w:rPr>
          <w:rFonts w:cs="Times New Roman"/>
        </w:rPr>
        <w:t xml:space="preserve">. </w:t>
      </w:r>
      <w:r w:rsidR="0078191D" w:rsidRPr="001F473C">
        <w:rPr>
          <w:rFonts w:cs="Times New Roman"/>
        </w:rPr>
        <w:t>Following that logic</w:t>
      </w:r>
      <w:r w:rsidRPr="001F473C">
        <w:rPr>
          <w:rFonts w:cs="Times New Roman"/>
        </w:rPr>
        <w:t xml:space="preserve">, </w:t>
      </w:r>
      <w:r w:rsidR="00BA3D3D" w:rsidRPr="001F473C">
        <w:rPr>
          <w:rFonts w:cs="Times New Roman"/>
        </w:rPr>
        <w:t>an</w:t>
      </w:r>
      <w:r w:rsidRPr="001F473C">
        <w:rPr>
          <w:rFonts w:cs="Times New Roman"/>
        </w:rPr>
        <w:t xml:space="preserve"> increased presence of deciduous 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proofErr w:type="spellStart"/>
      <w:r w:rsidR="001470CC">
        <w:rPr>
          <w:rFonts w:cs="Times New Roman"/>
        </w:rPr>
        <w:t>i.e.,</w:t>
      </w:r>
      <w:r w:rsidRPr="001F473C">
        <w:rPr>
          <w:rFonts w:cs="Times New Roman"/>
        </w:rPr>
        <w:t>‘self</w:t>
      </w:r>
      <w:proofErr w:type="spellEnd"/>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r w:rsidR="00E749C9" w:rsidRPr="001F473C">
        <w:rPr>
          <w:rFonts w:cs="Times New Roman"/>
        </w:rPr>
        <w:t>However, the strength, reliability, and potential duration of self-regulation remains unclear, given t</w:t>
      </w:r>
      <w:r w:rsidR="00CF79B8" w:rsidRPr="001F473C">
        <w:rPr>
          <w:rFonts w:cs="Times New Roman"/>
        </w:rPr>
        <w:t xml:space="preserve">wo factors: one, </w:t>
      </w:r>
      <w:r w:rsidR="00E749C9" w:rsidRPr="001F473C">
        <w:rPr>
          <w:rFonts w:cs="Times New Roman"/>
        </w:rPr>
        <w:t>ongoing reburning is shifting community composition outside historic norms</w:t>
      </w:r>
      <w:r w:rsidR="00211568">
        <w:rPr>
          <w:rFonts w:cs="Times New Roman"/>
        </w:rPr>
        <w:t xml:space="preserve"> </w:t>
      </w:r>
      <w:r w:rsidR="0048720C">
        <w:rPr>
          <w:rFonts w:cs="Times New Roman"/>
        </w:rPr>
        <w:fldChar w:fldCharType="begin"/>
      </w:r>
      <w:r w:rsidR="00C502FD">
        <w:rPr>
          <w:rFonts w:cs="Times New Roman"/>
        </w:rPr>
        <w:instrText xml:space="preserve"> ADDIN ZOTERO_ITEM CSL_CITATION {"citationID":"ijz6nKv6","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48720C">
        <w:rPr>
          <w:rFonts w:cs="Times New Roman"/>
        </w:rPr>
        <w:fldChar w:fldCharType="separate"/>
      </w:r>
      <w:r w:rsidR="00C502FD">
        <w:rPr>
          <w:rFonts w:cs="Times New Roman"/>
          <w:noProof/>
        </w:rPr>
        <w:t>(Hayes and Buma, 2021)</w:t>
      </w:r>
      <w:r w:rsidR="0048720C">
        <w:rPr>
          <w:rFonts w:cs="Times New Roman"/>
        </w:rPr>
        <w:fldChar w:fldCharType="end"/>
      </w:r>
      <w:r w:rsidR="00C502FD">
        <w:rPr>
          <w:rFonts w:cs="Times New Roman"/>
        </w:rPr>
        <w:t xml:space="preserve"> </w:t>
      </w:r>
      <w:r w:rsidR="00CF79B8" w:rsidRPr="001F473C">
        <w:rPr>
          <w:rFonts w:cs="Times New Roman"/>
        </w:rPr>
        <w:t xml:space="preserve">and two, extreme fire weather </w:t>
      </w:r>
      <w:r w:rsidR="000B190E" w:rsidRPr="001F473C">
        <w:rPr>
          <w:rFonts w:cs="Times New Roman"/>
        </w:rPr>
        <w:t xml:space="preserve">conditions </w:t>
      </w:r>
      <w:r w:rsidR="00CF79B8" w:rsidRPr="001F473C">
        <w:rPr>
          <w:rFonts w:cs="Times New Roman"/>
        </w:rPr>
        <w:t>may overwhelm foliar moisture constraints</w:t>
      </w:r>
      <w:r w:rsidR="00E749C9"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deciduous self-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r w:rsidR="00211568">
        <w:rPr>
          <w:rFonts w:cs="Times New Roman"/>
        </w:rPr>
        <w:t>stronger</w:t>
      </w:r>
      <w:r w:rsidR="00211568" w:rsidRPr="001F473C">
        <w:rPr>
          <w:rFonts w:cs="Times New Roman"/>
        </w:rPr>
        <w:t xml:space="preserve"> </w:t>
      </w:r>
      <w:r w:rsidR="00CF79B8" w:rsidRPr="001F473C">
        <w:rPr>
          <w:rFonts w:cs="Times New Roman"/>
        </w:rPr>
        <w:t xml:space="preserve">understanding of fire behavior in </w:t>
      </w:r>
      <w:r w:rsidR="000E2E4A" w:rsidRPr="001F473C">
        <w:rPr>
          <w:rFonts w:cs="Times New Roman"/>
        </w:rPr>
        <w:t xml:space="preserve">emerging </w:t>
      </w:r>
      <w:r w:rsidR="00CF79B8" w:rsidRPr="001F473C">
        <w:rPr>
          <w:rFonts w:cs="Times New Roman"/>
        </w:rPr>
        <w:t xml:space="preserve">deciduous </w:t>
      </w:r>
      <w:r w:rsidR="000B190E" w:rsidRPr="001F473C">
        <w:rPr>
          <w:rFonts w:cs="Times New Roman"/>
        </w:rPr>
        <w:t>regeneration</w:t>
      </w:r>
      <w:r w:rsidR="00CF79B8" w:rsidRPr="001F473C">
        <w:rPr>
          <w:rFonts w:cs="Times New Roman"/>
        </w:rPr>
        <w:t>.</w:t>
      </w:r>
    </w:p>
    <w:p w14:paraId="0BFC2BED" w14:textId="15DE3C83" w:rsidR="00F11388" w:rsidRPr="001F473C" w:rsidRDefault="00F11388" w:rsidP="00CF79B8">
      <w:pPr>
        <w:ind w:firstLine="720"/>
        <w:rPr>
          <w:rFonts w:cs="Times New Roman"/>
          <w:color w:val="000000" w:themeColor="text1"/>
        </w:rPr>
      </w:pPr>
      <w:r w:rsidRPr="001F473C">
        <w:rPr>
          <w:rFonts w:cs="Times New Roman"/>
          <w:color w:val="000000" w:themeColor="text1"/>
        </w:rPr>
        <w:t xml:space="preserve">Fire behavior is a product of the interactions </w:t>
      </w:r>
      <w:r w:rsidR="00211568">
        <w:rPr>
          <w:rFonts w:cs="Times New Roman"/>
          <w:color w:val="000000" w:themeColor="text1"/>
        </w:rPr>
        <w:t>between</w:t>
      </w:r>
      <w:r w:rsidRPr="001F473C">
        <w:rPr>
          <w:rFonts w:cs="Times New Roman"/>
          <w:color w:val="000000" w:themeColor="text1"/>
        </w:rPr>
        <w:t xml:space="preserve"> fuel, weather and topography. While topography plays an important role in</w:t>
      </w:r>
      <w:r w:rsidR="00211568">
        <w:rPr>
          <w:rFonts w:cs="Times New Roman"/>
          <w:color w:val="000000" w:themeColor="text1"/>
        </w:rPr>
        <w:t xml:space="preserve"> larger spatial scales of</w:t>
      </w:r>
      <w:r w:rsidRPr="001F473C">
        <w:rPr>
          <w:rFonts w:cs="Times New Roman"/>
          <w:color w:val="000000" w:themeColor="text1"/>
        </w:rPr>
        <w:t xml:space="preserve"> fire behavior in forests of </w:t>
      </w:r>
      <w:r w:rsidRPr="001F473C">
        <w:rPr>
          <w:rFonts w:cs="Times New Roman"/>
          <w:color w:val="000000" w:themeColor="text1"/>
        </w:rPr>
        <w:lastRenderedPageBreak/>
        <w:t xml:space="preserve">Interior Alaska, here we focus on how changing fuel and changing fire weather conditions may alter how deciduous stands burn. </w:t>
      </w:r>
    </w:p>
    <w:p w14:paraId="53329F3F" w14:textId="6697551A" w:rsidR="000E2E4A" w:rsidRPr="001F473C" w:rsidRDefault="00211568" w:rsidP="00CF79B8">
      <w:pPr>
        <w:ind w:firstLine="720"/>
        <w:rPr>
          <w:rFonts w:cs="Times New Roman"/>
          <w:color w:val="000000" w:themeColor="text1"/>
        </w:rPr>
      </w:pPr>
      <w:r>
        <w:rPr>
          <w:rFonts w:cs="Times New Roman"/>
          <w:color w:val="000000" w:themeColor="text1"/>
        </w:rPr>
        <w:t>Under adequate weather conditions and fine spatial scales of topography, availability and arrangement of fuels dictate fire behavior. Both fuel abundance and arrangement</w:t>
      </w:r>
      <w:r w:rsidR="00F11388" w:rsidRPr="001F473C">
        <w:rPr>
          <w:rFonts w:cs="Times New Roman"/>
          <w:color w:val="000000" w:themeColor="text1"/>
        </w:rPr>
        <w:t xml:space="preserve"> </w:t>
      </w:r>
      <w:r w:rsidR="00F13F84" w:rsidRPr="001F473C">
        <w:rPr>
          <w:rFonts w:cs="Times New Roman"/>
          <w:color w:val="000000" w:themeColor="text1"/>
        </w:rPr>
        <w:t xml:space="preserve">are </w:t>
      </w:r>
      <w:r>
        <w:rPr>
          <w:rFonts w:cs="Times New Roman"/>
          <w:color w:val="000000" w:themeColor="text1"/>
        </w:rPr>
        <w:t>dictated</w:t>
      </w:r>
      <w:r w:rsidRPr="001F473C">
        <w:rPr>
          <w:rFonts w:cs="Times New Roman"/>
          <w:color w:val="000000" w:themeColor="text1"/>
        </w:rPr>
        <w:t xml:space="preserve"> </w:t>
      </w:r>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r>
        <w:rPr>
          <w:rFonts w:cs="Times New Roman"/>
          <w:color w:val="000000" w:themeColor="text1"/>
        </w:rPr>
        <w:t xml:space="preserve"> composition (and therefore structure) </w:t>
      </w:r>
      <w:r w:rsidR="000E2E4A" w:rsidRPr="001F473C">
        <w:rPr>
          <w:rFonts w:cs="Times New Roman"/>
          <w:color w:val="000000" w:themeColor="text1"/>
        </w:rPr>
        <w:t>ha</w:t>
      </w:r>
      <w:r>
        <w:rPr>
          <w:rFonts w:cs="Times New Roman"/>
          <w:color w:val="000000" w:themeColor="text1"/>
        </w:rPr>
        <w:t>s</w:t>
      </w:r>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thousands of years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Deciduous communities were present </w:t>
      </w:r>
      <w:r w:rsidR="00C502FD">
        <w:rPr>
          <w:rFonts w:cs="Times New Roman"/>
          <w:color w:val="000000" w:themeColor="text1"/>
        </w:rPr>
        <w:fldChar w:fldCharType="begin"/>
      </w:r>
      <w:r w:rsidR="00001ACD">
        <w:rPr>
          <w:rFonts w:cs="Times New Roman"/>
          <w:color w:val="000000" w:themeColor="text1"/>
        </w:rPr>
        <w:instrText xml:space="preserve"> ADDIN ZOTERO_ITEM CSL_CITATION {"citationID":"826Rm2cb","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label":"page"},{"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001ACD">
        <w:rPr>
          <w:rFonts w:ascii="Cambria Math" w:hAnsi="Cambria Math" w:cs="Cambria Math"/>
          <w:color w:val="000000" w:themeColor="text1"/>
        </w:rPr>
        <w:instrText>∼</w:instrText>
      </w:r>
      <w:r w:rsidR="00001ACD">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001ACD">
        <w:rPr>
          <w:rFonts w:ascii="Cambria Math" w:hAnsi="Cambria Math" w:cs="Cambria Math"/>
          <w:color w:val="000000" w:themeColor="text1"/>
        </w:rPr>
        <w:instrText>∼</w:instrText>
      </w:r>
      <w:r w:rsidR="00001ACD">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label":"page"}],"schema":"https://github.com/citation-style-language/schema/raw/master/csl-citation.json"} </w:instrText>
      </w:r>
      <w:r w:rsidR="00C502FD">
        <w:rPr>
          <w:rFonts w:cs="Times New Roman"/>
          <w:color w:val="000000" w:themeColor="text1"/>
        </w:rPr>
        <w:fldChar w:fldCharType="separate"/>
      </w:r>
      <w:r w:rsidR="00001ACD">
        <w:rPr>
          <w:rFonts w:cs="Times New Roman"/>
          <w:noProof/>
          <w:color w:val="000000" w:themeColor="text1"/>
        </w:rPr>
        <w:t>(Higuera et al., 2008; Kelly et al., 2013)</w:t>
      </w:r>
      <w:r w:rsidR="00C502FD">
        <w:rPr>
          <w:rFonts w:cs="Times New Roman"/>
          <w:color w:val="000000" w:themeColor="text1"/>
        </w:rPr>
        <w:fldChar w:fldCharType="end"/>
      </w:r>
      <w:r w:rsidR="00001ACD">
        <w:rPr>
          <w:rFonts w:cs="Times New Roman"/>
          <w:color w:val="000000" w:themeColor="text1"/>
        </w:rPr>
        <w:t xml:space="preserve"> </w:t>
      </w:r>
      <w:r w:rsidR="00F13F84" w:rsidRPr="001F473C">
        <w:rPr>
          <w:rFonts w:cs="Times New Roman"/>
          <w:color w:val="000000" w:themeColor="text1"/>
        </w:rPr>
        <w:t xml:space="preserve">but limited </w:t>
      </w:r>
      <w:r>
        <w:rPr>
          <w:rFonts w:cs="Times New Roman"/>
          <w:color w:val="000000" w:themeColor="text1"/>
        </w:rPr>
        <w:t xml:space="preserve">spatially </w:t>
      </w:r>
      <w:r w:rsidR="00F13F84" w:rsidRPr="001F473C">
        <w:rPr>
          <w:rFonts w:cs="Times New Roman"/>
          <w:color w:val="000000" w:themeColor="text1"/>
        </w:rPr>
        <w:t>and predominantly 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on which the description of a negative feedback </w:t>
      </w:r>
      <w:r w:rsidR="00F13F84" w:rsidRPr="001F473C">
        <w:rPr>
          <w:rFonts w:cs="Times New Roman"/>
          <w:color w:val="000000" w:themeColor="text1"/>
        </w:rPr>
        <w:t>is partly based</w:t>
      </w:r>
      <w:r w:rsidR="000E2E4A" w:rsidRPr="001F473C">
        <w:rPr>
          <w:rFonts w:cs="Times New Roman"/>
          <w:color w:val="000000" w:themeColor="text1"/>
        </w:rPr>
        <w:t>, are not analogous to modern emerging communities in Alaska: recent studies have found alder (</w:t>
      </w:r>
      <w:r w:rsidR="000E2E4A" w:rsidRPr="001F473C">
        <w:rPr>
          <w:rFonts w:cs="Times New Roman"/>
          <w:i/>
          <w:iCs/>
          <w:color w:val="000000" w:themeColor="text1"/>
        </w:rPr>
        <w:t xml:space="preserve">Alnus </w:t>
      </w:r>
      <w:proofErr w:type="spellStart"/>
      <w:r w:rsidR="000E2E4A" w:rsidRPr="001F473C">
        <w:rPr>
          <w:rFonts w:cs="Times New Roman"/>
          <w:i/>
          <w:iCs/>
          <w:color w:val="000000" w:themeColor="text1"/>
        </w:rPr>
        <w:t>crispa</w:t>
      </w:r>
      <w:proofErr w:type="spellEnd"/>
      <w:r w:rsidR="000E2E4A" w:rsidRPr="001F473C">
        <w:rPr>
          <w:rFonts w:cs="Times New Roman"/>
          <w:color w:val="000000" w:themeColor="text1"/>
        </w:rPr>
        <w:t>), 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and even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in modern boreal forests after reburning </w:t>
      </w:r>
      <w:r w:rsidR="00F334AE">
        <w:rPr>
          <w:rFonts w:cs="Times New Roman"/>
          <w:color w:val="000000" w:themeColor="text1"/>
        </w:rPr>
        <w:fldChar w:fldCharType="begin"/>
      </w:r>
      <w:r w:rsidR="00BC3179">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Early observations of regenerating deciduous </w:t>
      </w:r>
      <w:r w:rsidR="000B190E" w:rsidRPr="001F473C">
        <w:rPr>
          <w:rFonts w:cs="Times New Roman"/>
          <w:color w:val="000000" w:themeColor="text1"/>
        </w:rPr>
        <w:t>forests</w:t>
      </w:r>
      <w:r w:rsidR="000E2E4A" w:rsidRPr="001F473C">
        <w:rPr>
          <w:rFonts w:cs="Times New Roman"/>
          <w:color w:val="000000" w:themeColor="text1"/>
        </w:rPr>
        <w:t xml:space="preserve"> in Interior Alaska demonstrate that </w:t>
      </w:r>
      <w:r w:rsidR="000B190E" w:rsidRPr="001F473C">
        <w:rPr>
          <w:rFonts w:cs="Times New Roman"/>
          <w:color w:val="000000" w:themeColor="text1"/>
        </w:rPr>
        <w:t xml:space="preserve">forest </w:t>
      </w:r>
      <w:r w:rsidR="000E2E4A" w:rsidRPr="001F473C">
        <w:rPr>
          <w:rFonts w:cs="Times New Roman"/>
          <w:color w:val="000000" w:themeColor="text1"/>
        </w:rPr>
        <w:t>structure changes d</w:t>
      </w:r>
      <w:r w:rsidR="00C846A6" w:rsidRPr="001F473C">
        <w:rPr>
          <w:rFonts w:cs="Times New Roman"/>
          <w:color w:val="000000" w:themeColor="text1"/>
        </w:rPr>
        <w:t>istinctively</w:t>
      </w:r>
      <w:r w:rsidR="000E2E4A" w:rsidRPr="001F473C">
        <w:rPr>
          <w:rFonts w:cs="Times New Roman"/>
          <w:color w:val="000000" w:themeColor="text1"/>
        </w:rPr>
        <w:t xml:space="preserve"> across a 1-3 short-interval fire gradient: </w:t>
      </w:r>
      <w:r w:rsidR="00054549">
        <w:rPr>
          <w:rFonts w:cs="Times New Roman"/>
          <w:color w:val="000000" w:themeColor="text1"/>
        </w:rPr>
        <w:t>in stands that continue to reburn, increased presence of species like aspen and willow lead to more open and more clumped spatial distribution of trees with each additional fire</w:t>
      </w:r>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r w:rsidR="00100EEC">
        <w:rPr>
          <w:rFonts w:cs="Times New Roman"/>
          <w:color w:val="000000" w:themeColor="text1"/>
        </w:rPr>
        <w:t>Tree density and distribution</w:t>
      </w:r>
      <w:r w:rsidR="000E2E4A" w:rsidRPr="001F473C">
        <w:rPr>
          <w:rFonts w:cs="Times New Roman"/>
          <w:color w:val="000000" w:themeColor="text1"/>
        </w:rPr>
        <w:t xml:space="preserve"> </w:t>
      </w:r>
      <w:r w:rsidR="00BA3D3D" w:rsidRPr="001F473C">
        <w:rPr>
          <w:rFonts w:cs="Times New Roman"/>
          <w:color w:val="000000" w:themeColor="text1"/>
        </w:rPr>
        <w:t xml:space="preserve">play an important role in </w:t>
      </w:r>
      <w:r w:rsidR="00100EEC">
        <w:rPr>
          <w:rFonts w:cs="Times New Roman"/>
          <w:color w:val="000000" w:themeColor="text1"/>
        </w:rPr>
        <w:t xml:space="preserve">fire behavior </w:t>
      </w:r>
      <w:r w:rsidR="00F334AE">
        <w:rPr>
          <w:rFonts w:cs="Times New Roman"/>
          <w:color w:val="000000" w:themeColor="text1"/>
        </w:rPr>
        <w:fldChar w:fldCharType="begin"/>
      </w:r>
      <w:r w:rsidR="00BC3179">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r w:rsidR="00100EEC">
        <w:rPr>
          <w:rFonts w:cs="Times New Roman"/>
          <w:color w:val="000000" w:themeColor="text1"/>
        </w:rPr>
        <w:t>more open forest structure can alter wind flow</w:t>
      </w:r>
      <w:r w:rsidR="00054549">
        <w:rPr>
          <w:rFonts w:cs="Times New Roman"/>
          <w:color w:val="000000" w:themeColor="text1"/>
        </w:rPr>
        <w:t xml:space="preserve">, </w:t>
      </w:r>
      <w:r w:rsidR="00100EEC">
        <w:rPr>
          <w:rFonts w:cs="Times New Roman"/>
          <w:color w:val="000000" w:themeColor="text1"/>
        </w:rPr>
        <w:t>leading to shifts in</w:t>
      </w:r>
      <w:r w:rsidR="00BA3D3D" w:rsidRPr="001F473C">
        <w:rPr>
          <w:rFonts w:cs="Times New Roman"/>
          <w:color w:val="000000" w:themeColor="text1"/>
        </w:rPr>
        <w:t xml:space="preserve"> ignitability</w:t>
      </w:r>
      <w:r w:rsidR="00100EEC">
        <w:rPr>
          <w:rFonts w:cs="Times New Roman"/>
          <w:color w:val="000000" w:themeColor="text1"/>
        </w:rPr>
        <w:t xml:space="preserve"> and </w:t>
      </w:r>
      <w:r w:rsidR="00BA3D3D" w:rsidRPr="001F473C">
        <w:rPr>
          <w:rFonts w:cs="Times New Roman"/>
          <w:color w:val="000000" w:themeColor="text1"/>
        </w:rPr>
        <w:t>spread intensity</w:t>
      </w:r>
      <w:r w:rsidR="00054549">
        <w:rPr>
          <w:rFonts w:cs="Times New Roman"/>
          <w:color w:val="000000" w:themeColor="text1"/>
        </w:rPr>
        <w:t xml:space="preserve"> </w:t>
      </w:r>
      <w:r w:rsidR="00001ACD">
        <w:rPr>
          <w:rFonts w:cs="Times New Roman"/>
          <w:color w:val="000000" w:themeColor="text1"/>
        </w:rPr>
        <w:fldChar w:fldCharType="begin"/>
      </w:r>
      <w:r w:rsidR="00001ACD">
        <w:rPr>
          <w:rFonts w:cs="Times New Roman"/>
          <w:color w:val="000000" w:themeColor="text1"/>
        </w:rPr>
        <w:instrText xml:space="preserve"> ADDIN ZOTERO_ITEM CSL_CITATION {"citationID":"9EY4I8Lm","properties":{"formattedCitation":"(Pimont et al., 2011; Ryan, 2002)","plainCitation":"(Pimont et al., 2011; Ryan, 2002)","noteIndex":0},"citationItems":[{"id":5153,"uris":["http://zotero.org/users/10601290/items/K434PLUB"],"itemData":{"id":5153,"type":"article-journal","abstract":"Introduction Forest fuel management in the context of fire prevention generally induces heterogeneous spatial patterns of vegetation. However, the impact of the canopy structure on both wind flows and fire behavior is not well understood.","container-title":"Annals of Forest Science","DOI":"10.1007/s13595-011-0061-7","ISSN":"1286-4560, 1297-966X","issue":"3","journalAbbreviation":"Annals of Forest Science","language":"en","page":"523","source":"DOI.org (Crossref)","title":"Impacts of tree canopy structure on wind flows and fire propagation simulated with FIRETEC","volume":"68","author":[{"family":"Pimont","given":"François"},{"family":"Dupuy","given":"Jean-Luc"},{"family":"Linn","given":"Rodman R."},{"family":"Dupont","given":"Sylvain"}],"issued":{"date-parts":[["2011",4]]},"citation-key":"Pimont_2011"},"label":"page"},{"id":5149,"uris":["http://zotero.org/users/10601290/items/DSK9XZ4N"],"itemData":{"id":5149,"type":"article-journal","abstract":"This paper reviews and synthesizes literature on ﬁre as a disturbance factor in boreal forests. Spatial and temporal variation in the biophysical environment, speciﬁcally, vegetative structure, terrain, and weather lead to variations in ﬁre behavior. Changes in slope, aspect, elevation, and soil affect site energy and water budgets and the potential plant community. These terrain features also have a major inﬂuence on ﬁre-caused disturbance through their role in determining moisture conditions and ﬂammability of fuels on hourly, seasonal, and successional time-scales. On ﬁne time scales (minutes to hours), changes in weather, speciﬁcally wind and relative humidity, signiﬁcantly affect a ﬁre’s intensity and aboveground effects. Normal seasonal changes in dryness and periodic drought inﬂuence ﬁre intensity and severity principally by affecting the depth of burn and belowground effects. On decades-long time scales changes in vegetative structure affect the mass of fuel available for burning and therefore the potential energy that can be released during a ﬁre. The severity of ﬁre varies in time and space depending not only on the biophysical environment, but also on the location on the ﬁre’s perimeter (head vs. ﬂank vs. rear). Spatial and temporal variation in severity within a ﬁre can have long-lasting impacts on the structure and species composition of post-ﬁre communities and the potential for future disturbances. Characteristic temperature histories of ground, surface, and crown ﬁres are used to illustrate variations in ﬁre severity. A soil-heating model is used to illustrate the impact of varying depth of burn on the depth at which various ﬁre effects occur in the soil proﬁle. A conceptual model is presented for the effects of ﬁre severity on ﬁre-plant regeneration interactions. The conceptual model can be used by restoration ecologists to evaluate the differential effects of controlled or prescribed ﬁres and wildﬁres and to plan and implement ﬁre treatments to conserve biodiversity.","container-title":"Silva Fennica","DOI":"10.14214/sf.548","ISSN":"22424075","issue":"1","journalAbbreviation":"Silva Fenn.","language":"en","license":"https://creativecommons.org/licenses/by-sa/4.0/","source":"DOI.org (Crossref)","title":"Dynamic interactions between forest structure and fire behavior in boreal ecosystems","URL":"https://www.silvafennica.fi/article/548","volume":"36","author":[{"family":"Ryan","given":"Kevin"}],"accessed":{"date-parts":[["2024",5,14]]},"issued":{"date-parts":[["2002"]]},"citation-key":"Ryan_2002"},"label":"page"}],"schema":"https://github.com/citation-style-language/schema/raw/master/csl-citation.json"} </w:instrText>
      </w:r>
      <w:r w:rsidR="00001ACD">
        <w:rPr>
          <w:rFonts w:cs="Times New Roman"/>
          <w:color w:val="000000" w:themeColor="text1"/>
        </w:rPr>
        <w:fldChar w:fldCharType="separate"/>
      </w:r>
      <w:r w:rsidR="00001ACD">
        <w:rPr>
          <w:rFonts w:cs="Times New Roman"/>
          <w:noProof/>
          <w:color w:val="000000" w:themeColor="text1"/>
        </w:rPr>
        <w:t>(Pimont et al., 2011; Ryan, 2002)</w:t>
      </w:r>
      <w:r w:rsidR="00001ACD">
        <w:rPr>
          <w:rFonts w:cs="Times New Roman"/>
          <w:color w:val="000000" w:themeColor="text1"/>
        </w:rPr>
        <w:fldChar w:fldCharType="end"/>
      </w:r>
      <w:r w:rsidR="00001ACD">
        <w:rPr>
          <w:rFonts w:cs="Times New Roman"/>
          <w:color w:val="000000" w:themeColor="text1"/>
        </w:rPr>
        <w:t>.</w:t>
      </w:r>
      <w:r w:rsidR="00BA3D3D" w:rsidRPr="001F473C">
        <w:rPr>
          <w:rFonts w:cs="Times New Roman"/>
          <w:color w:val="000000" w:themeColor="text1"/>
        </w:rPr>
        <w:t xml:space="preserve"> In </w:t>
      </w:r>
      <w:r w:rsidR="00F13F84" w:rsidRPr="001F473C">
        <w:rPr>
          <w:rFonts w:cs="Times New Roman"/>
          <w:color w:val="000000" w:themeColor="text1"/>
        </w:rPr>
        <w:t>addition, deciduous species are faster</w:t>
      </w:r>
      <w:r w:rsidR="00100EEC">
        <w:rPr>
          <w:rFonts w:cs="Times New Roman"/>
          <w:color w:val="000000" w:themeColor="text1"/>
        </w:rPr>
        <w:t>-</w:t>
      </w:r>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w:t>
      </w:r>
      <w:r w:rsidR="00F13F84" w:rsidRPr="001F473C">
        <w:rPr>
          <w:rFonts w:cs="Times New Roman"/>
          <w:color w:val="000000" w:themeColor="text1"/>
        </w:rPr>
        <w:lastRenderedPageBreak/>
        <w:t>abundance of fuels in emerging deciduous stands, limiting our ability to make informed hypotheses about potential fire behavior.</w:t>
      </w:r>
    </w:p>
    <w:p w14:paraId="58141165" w14:textId="0CDD6C16" w:rsidR="000E2E4A" w:rsidRPr="001F473C" w:rsidRDefault="00BE38CE" w:rsidP="004747E5">
      <w:pPr>
        <w:ind w:firstLine="720"/>
        <w:rPr>
          <w:rFonts w:cs="Times New Roman"/>
        </w:rPr>
      </w:pPr>
      <w:r w:rsidRPr="001F473C">
        <w:rPr>
          <w:rFonts w:cs="Times New Roman"/>
        </w:rPr>
        <w:t xml:space="preserve">In addition, fire weather conditions are </w:t>
      </w:r>
      <w:r w:rsidR="00020C78">
        <w:rPr>
          <w:rFonts w:cs="Times New Roman"/>
        </w:rPr>
        <w:t>departing from historic or paleoecological norms</w:t>
      </w:r>
      <w:r w:rsidR="00020C78" w:rsidRPr="001F473C">
        <w:rPr>
          <w:rFonts w:cs="Times New Roman"/>
        </w:rPr>
        <w:t xml:space="preserve"> </w:t>
      </w:r>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r w:rsidR="002D261C" w:rsidRPr="001F473C">
        <w:rPr>
          <w:rFonts w:cs="Times New Roman"/>
        </w:rPr>
        <w:t>.</w:t>
      </w:r>
      <w:r w:rsidR="000E2E4A" w:rsidRPr="001F473C">
        <w:rPr>
          <w:rFonts w:cs="Times New Roman"/>
        </w:rPr>
        <w:t xml:space="preserve"> </w:t>
      </w:r>
      <w:r w:rsidR="00100EEC">
        <w:rPr>
          <w:rFonts w:cs="Times New Roman"/>
        </w:rPr>
        <w:t>The number of “e</w:t>
      </w:r>
      <w:r w:rsidR="00F13F84" w:rsidRPr="001F473C">
        <w:rPr>
          <w:rFonts w:cs="Times New Roman"/>
        </w:rPr>
        <w:t>xtreme</w:t>
      </w:r>
      <w:r w:rsidR="00100EEC">
        <w:rPr>
          <w:rFonts w:cs="Times New Roman"/>
        </w:rPr>
        <w:t>”</w:t>
      </w:r>
      <w:r w:rsidR="00F13F84" w:rsidRPr="001F473C">
        <w:rPr>
          <w:rFonts w:cs="Times New Roman"/>
        </w:rPr>
        <w:t xml:space="preserve"> fire seasons</w:t>
      </w:r>
      <w:r w:rsidR="00100EEC">
        <w:rPr>
          <w:rFonts w:cs="Times New Roman"/>
        </w:rPr>
        <w:t xml:space="preserve"> has increased in Alaska</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3Al6faCn","properties":{"formattedCitation":"(Turquety et al., 2007)","plainCitation":"(Turquety et al., 2007)","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Turquety et al., 2007)</w:t>
      </w:r>
      <w:r w:rsidR="00A963AA">
        <w:rPr>
          <w:rFonts w:cs="Times New Roman"/>
        </w:rPr>
        <w:fldChar w:fldCharType="end"/>
      </w:r>
      <w:r w:rsidR="00100EEC">
        <w:rPr>
          <w:rFonts w:cs="Times New Roman"/>
        </w:rPr>
        <w:t xml:space="preserve">, driven by </w:t>
      </w:r>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370554" w:rsidRPr="001F473C">
        <w:rPr>
          <w:rFonts w:cs="Times New Roman"/>
        </w:rPr>
        <w:t xml:space="preserve">Importantly, </w:t>
      </w:r>
      <w:r w:rsidR="004747E5" w:rsidRPr="001F473C">
        <w:rPr>
          <w:rFonts w:cs="Times New Roman"/>
        </w:rPr>
        <w:t>in</w:t>
      </w:r>
      <w:r w:rsidR="00100EEC">
        <w:rPr>
          <w:rFonts w:cs="Times New Roman"/>
        </w:rPr>
        <w:t xml:space="preserve"> the extreme fire seasons of </w:t>
      </w:r>
      <w:r w:rsidR="004747E5" w:rsidRPr="001F473C">
        <w:rPr>
          <w:rFonts w:cs="Times New Roman"/>
        </w:rPr>
        <w:t xml:space="preserve"> 2004 and 2005</w:t>
      </w:r>
      <w:r w:rsidR="00100EEC">
        <w:rPr>
          <w:rFonts w:cs="Times New Roman"/>
        </w:rPr>
        <w:t xml:space="preserve"> </w:t>
      </w:r>
      <w:r w:rsidR="00001ACD">
        <w:rPr>
          <w:rFonts w:cs="Times New Roman"/>
        </w:rPr>
        <w:fldChar w:fldCharType="begin"/>
      </w:r>
      <w:r w:rsidR="00001ACD">
        <w:rPr>
          <w:rFonts w:cs="Times New Roman"/>
        </w:rPr>
        <w:instrText xml:space="preserve"> ADDIN ZOTERO_ITEM CSL_CITATION {"citationID":"ilCSksjP","properties":{"formattedCitation":"(Veraverbeke et al., 2015)","plainCitation":"(Veraverbeke et al., 2015)","noteIndex":0},"citationItems":[{"id":4265,"uris":["http://zotero.org/users/10601290/items/JBZSLM4A"],"itemData":{"id":4265,"type":"article-journal","abstract":"Boreal fires burn into carbon-rich organic soils, thereby releasing large quantities of trace gases and aerosols that influence atmospheric composition and climate. To better understand the factors regulating boreal fire emissions, we developed a statistical model of carbon consumption by fire for Alaska with a spatial resolution of 450 m and a temporal resolution of 1 day. We used the model to estimate variability in carbon emissions between 2001 and 2012. Daily burned area was mapped using imagery from the Moderate Resolution Imaging Spectroradiometer combined with perimeters from the Alaska Large Fire Database. Carbon consumption was calibrated using available field measurements from black spruce forests in Alaska. We built two nonlinear multiplicative models to separately predict above- and belowground carbon consumption by fire in response to environmental variables including elevation, day of burning within the fire season, pre-fire tree cover and the differenced normalized burn ratio (dNBR). Higher belowground carbon consumption occurred later in the season and for mid-elevation forests. Topographic slope and aspect did not improve performance of the belowground carbon consumption model. Aboveground and belowground carbon consumption also increased as a function of tree cover and the dNBR, suggesting a causal link between the processes regulating these two components of carbon consumption. Between 2001 and 2012, the median carbon consumption was 2.54 kg C m-2. Burning in land-cover types other than black spruce was considerable and was associated with lower levels of carbon consumption than for pure black spruce stands. Carbon consumption originated primarily from the belowground fraction (median = 2.32 kg C m-2 for all cover types and 2.67 kg C m-2 for pure black spruce stands). Total carbon emissions varied considerably from year to year, with the highest emissions occurring during 2004 (69 Tg C), 2005 (46 Tg C), 2009 (26 Tg C), and 2002 (17 Tg C) and a mean of 15 Tg C year-1 between 2001 and 2012. Mean uncertainty of carbon consumption for the domain, expressed as 1 standard deviation (SD), was 0.50 kg C m-2. Uncertainties in the multiplicative regression model used to estimate belowground consumption in black spruce stands and the land-cover classification were primary contributors to uncertainty estimates. Our analysis highlights the importance of accounting for the spatial heterogeneity of fuels and combustion when extrapolating emissions in space and time, and the need for of additional field campaigns to increase the density of observations as a function of tree cover and other environmental variables influencing consumption. The daily emissions time series from the Alaskan Fire Emissions Database (AKFED) presented here creates new opportunities to study environmental controls on daily fire dynamics, optimize boreal fire emissions in biogeochemical models, and quantify potential feedbacks from changing fire regimes.","container-title":"Biogeosciences","DOI":"10.5194/bg-12-3579-2015","ISSN":"1726-4170","issue":"11","language":"English","note":"publisher: Copernicus GmbH","page":"3579-3601","source":"Copernicus Online Journals","title":"Daily burned area and carbon emissions from boreal fires in Alaska","volume":"12","author":[{"family":"Veraverbeke","given":"S."},{"family":"Rogers","given":"B. M."},{"family":"Randerson","given":"J. T."}],"issued":{"date-parts":[["2015",6,10]]},"citation-key":"Veraverbeke_2015"}}],"schema":"https://github.com/citation-style-language/schema/raw/master/csl-citation.json"} </w:instrText>
      </w:r>
      <w:r w:rsidR="00001ACD">
        <w:rPr>
          <w:rFonts w:cs="Times New Roman"/>
        </w:rPr>
        <w:fldChar w:fldCharType="separate"/>
      </w:r>
      <w:r w:rsidR="00001ACD">
        <w:rPr>
          <w:rFonts w:cs="Times New Roman"/>
          <w:noProof/>
        </w:rPr>
        <w:t>(</w:t>
      </w:r>
      <w:r w:rsidR="00001ACD">
        <w:rPr>
          <w:rFonts w:cs="Times New Roman"/>
        </w:rPr>
        <w:t xml:space="preserve">6.59 million acres burned in 2004, nearly 35 times the median annual area burned, </w:t>
      </w:r>
      <w:r w:rsidR="00001ACD">
        <w:rPr>
          <w:rFonts w:cs="Times New Roman"/>
          <w:noProof/>
        </w:rPr>
        <w:t>Veraverbeke et al., 2015)</w:t>
      </w:r>
      <w:r w:rsidR="00001ACD">
        <w:rPr>
          <w:rFonts w:cs="Times New Roman"/>
        </w:rPr>
        <w:fldChar w:fldCharType="end"/>
      </w:r>
      <w:r w:rsidR="00370554" w:rsidRPr="001F473C">
        <w:rPr>
          <w:rFonts w:cs="Times New Roman"/>
        </w:rPr>
        <w:t xml:space="preserve">, </w:t>
      </w:r>
      <w:r w:rsidR="002D261C" w:rsidRPr="001F473C">
        <w:rPr>
          <w:rFonts w:cs="Times New Roman"/>
        </w:rPr>
        <w:t xml:space="preserve">spruce and mature deciduous stands burned at similar </w:t>
      </w:r>
      <w:sdt>
        <w:sdtPr>
          <w:rPr>
            <w:rFonts w:cs="Times New Roman"/>
          </w:rPr>
          <w:tag w:val="goog_rdk_6"/>
          <w:id w:val="-1261375441"/>
        </w:sdtPr>
        <w:sdtContent/>
      </w:sdt>
      <w:r w:rsidR="002D261C" w:rsidRPr="001F473C">
        <w:rPr>
          <w:rFonts w:cs="Times New Roman"/>
        </w:rPr>
        <w:t>frequencies</w:t>
      </w:r>
      <w:r w:rsidR="00A963AA">
        <w:rPr>
          <w:rFonts w:cs="Times New Roman"/>
        </w:rPr>
        <w:t xml:space="preserve"> </w:t>
      </w:r>
      <w:r w:rsidR="00A963AA">
        <w:rPr>
          <w:rFonts w:cs="Times New Roman"/>
        </w:rPr>
        <w:fldChar w:fldCharType="begin"/>
      </w:r>
      <w:r w:rsidR="00001ACD">
        <w:rPr>
          <w:rFonts w:cs="Times New Roman"/>
        </w:rPr>
        <w:instrText xml:space="preserve"> ADDIN ZOTERO_ITEM CSL_CITATION {"citationID":"S3QPba1p","properties":{"formattedCitation":"(Kasischke et al., 2002)","plainCitation":"(Kasischke et al., 2002)","noteIndex":0},"citationItems":[{"id":5009,"uris":["http://zotero.org/users/10601290/items/LBZ8LZNQ"],"itemData":{"id":5009,"type":"article-journal","abstract":"Analyses of the patterns of fire in Alaska were carried out using three different data sets, including a large-fire database dating back to 1950. Analyses of annual area burned statistics illustrate the episodic nature of fire in Alaska, with most of the area burning during a limited number of high fire years. Over the past 50 years, high fire years occurred once every 4 years. Seasonal fire statistics indicated that high fire years consist of larger fire events that occur later in the growing season. On a decadal basis, average annual area burned has varied little between the 1960s and 1990s. Using a geographic information system (GIS), the spatial distribution of fires (aggregated by ecoregions) was compared with topographic, vegetation cover, and climate features of Alaska. The use of topographic data allows for a more realistic determination of fire cycle by eliminating areas where fires do not occur due to lack of vegetation above the treeline. Geographic analyses show that growing season temperature, precipitation, lightning strike frequency, elevation, aspect, and the level of forest cover interact in a complex fashion to control fire frequency.","container-title":"International Journal of Wildland Fire","DOI":"10.1071/wf02023","ISSN":"1448-5516","issue":"2","journalAbbreviation":"Int. J. Wildland Fire","language":"en","note":"publisher: CSIRO PUBLISHING","page":"131-144","source":"www.publish.csiro.au","title":"Analysis of the patterns of large fires in the boreal forest region of Alaska","volume":"11","author":[{"family":"Kasischke","given":"Eric S."},{"family":"Williams","given":"David"},{"family":"Barry","given":"Donald"}],"issued":{"date-parts":[["2002"]]},"citation-key":"Kasischke_2002"}}],"schema":"https://github.com/citation-style-language/schema/raw/master/csl-citation.json"} </w:instrText>
      </w:r>
      <w:r w:rsidR="00A963AA">
        <w:rPr>
          <w:rFonts w:cs="Times New Roman"/>
        </w:rPr>
        <w:fldChar w:fldCharType="separate"/>
      </w:r>
      <w:r w:rsidR="00001ACD">
        <w:rPr>
          <w:rFonts w:cs="Times New Roman"/>
          <w:noProof/>
        </w:rPr>
        <w:t>(Kasischke et al., 2002)</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recent reburning in 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001ACD">
        <w:rPr>
          <w:rFonts w:cs="Times New Roman"/>
        </w:rPr>
        <w:t xml:space="preserve"> </w:t>
      </w:r>
      <w:r w:rsidR="00001ACD">
        <w:rPr>
          <w:rFonts w:cs="Times New Roman"/>
        </w:rPr>
        <w:fldChar w:fldCharType="begin"/>
      </w:r>
      <w:r w:rsidR="00001ACD">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001ACD">
        <w:rPr>
          <w:rFonts w:cs="Times New Roman"/>
        </w:rPr>
        <w:fldChar w:fldCharType="separate"/>
      </w:r>
      <w:r w:rsidR="00001ACD">
        <w:rPr>
          <w:rFonts w:cs="Times New Roman"/>
          <w:noProof/>
        </w:rPr>
        <w:t>(Baltzer et al., 2021; Whitman et al., 2024, 2019)</w:t>
      </w:r>
      <w:r w:rsidR="00001ACD">
        <w:rPr>
          <w:rFonts w:cs="Times New Roman"/>
        </w:rPr>
        <w:fldChar w:fldCharType="end"/>
      </w:r>
      <w:r w:rsidR="002D261C" w:rsidRPr="001F473C">
        <w:rPr>
          <w:rFonts w:cs="Times New Roman"/>
        </w:rPr>
        <w:t>.</w:t>
      </w:r>
      <w:r w:rsidR="000E2E4A" w:rsidRPr="001F473C">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 </w:t>
      </w:r>
    </w:p>
    <w:p w14:paraId="634292A1" w14:textId="48F4DCF6" w:rsidR="000E2E4A" w:rsidRPr="001F473C" w:rsidRDefault="002D261C" w:rsidP="00C81F2F">
      <w:pPr>
        <w:ind w:firstLine="720"/>
        <w:rPr>
          <w:rFonts w:cs="Times New Roman"/>
        </w:rPr>
      </w:pPr>
      <w:r w:rsidRPr="001F473C">
        <w:rPr>
          <w:rFonts w:cs="Times New Roman"/>
        </w:rPr>
        <w:t xml:space="preserve">One challenge in understanding potential future fire behavior is the intrinsic novelty of emerging forest types: most of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Emerging forest types with structures and compositions that differ from historic norms require models that can simultaneously test changing fire weather with shifts in fuel characteristics and stand structures.</w:t>
      </w:r>
      <w:r w:rsidR="000E2E4A" w:rsidRPr="001F473C">
        <w:rPr>
          <w:rFonts w:cs="Times New Roman"/>
        </w:rPr>
        <w:t xml:space="preserve"> </w:t>
      </w:r>
      <w:r w:rsidRPr="001F473C">
        <w:rPr>
          <w:rFonts w:cs="Times New Roman"/>
        </w:rPr>
        <w:t>Physics-based wildland fire behavior modeling</w:t>
      </w:r>
      <w:r w:rsidR="00C81F2F">
        <w:rPr>
          <w:rFonts w:cs="Times New Roman"/>
        </w:rPr>
        <w:t xml:space="preserve">, which are a type of deterministic </w:t>
      </w:r>
      <w:r w:rsidR="00CC4B80">
        <w:rPr>
          <w:rFonts w:cs="Times New Roman"/>
        </w:rPr>
        <w:t xml:space="preserve">model that attempt to include all known relevant factors </w:t>
      </w:r>
      <w:r w:rsidR="00CC4B80">
        <w:rPr>
          <w:rFonts w:cs="Times New Roman"/>
        </w:rPr>
        <w:lastRenderedPageBreak/>
        <w:t>influencing fire behavior</w:t>
      </w:r>
      <w:r w:rsidR="00C81F2F">
        <w:rPr>
          <w:rFonts w:cs="Times New Roman"/>
        </w:rPr>
        <w:t>,</w:t>
      </w:r>
      <w:r w:rsidRPr="001F473C">
        <w:rPr>
          <w:rFonts w:cs="Times New Roman"/>
        </w:rPr>
        <w:t xml:space="preserve"> can be used to explore potential fire behavior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r w:rsidR="00020C78">
        <w:rPr>
          <w:rFonts w:cs="Times New Roman"/>
        </w:rPr>
        <w:t>Here, we use the</w:t>
      </w:r>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r w:rsidR="00C81F2F">
        <w:rPr>
          <w:rFonts w:cs="Times New Roman"/>
        </w:rPr>
        <w:t>been used to explore hypothetical fire behavior in novel or complex fuel structures in other systems</w:t>
      </w:r>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r w:rsidR="00C81F2F">
        <w:rPr>
          <w:rFonts w:cs="Times New Roman"/>
        </w:rPr>
        <w:t xml:space="preserve">including wildland fire in </w:t>
      </w:r>
      <w:r w:rsidR="00E749C9" w:rsidRPr="001F473C">
        <w:rPr>
          <w:rFonts w:cs="Times New Roman"/>
        </w:rPr>
        <w:t>Wildland-Urban-Interface</w:t>
      </w:r>
      <w:r w:rsidR="00C81F2F">
        <w:rPr>
          <w:rFonts w:cs="Times New Roman"/>
        </w:rPr>
        <w:t>s</w:t>
      </w:r>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xml:space="preserve">, transitions between homogenous conifer forests and mixed conifer-deciduous 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0C00109E" w14:textId="36B1831B" w:rsidR="000E2E4A" w:rsidRPr="001F473C" w:rsidRDefault="00E749C9" w:rsidP="00C81F2F">
      <w:pPr>
        <w:ind w:firstLine="720"/>
        <w:rPr>
          <w:rFonts w:cs="Times New Roman"/>
          <w:b/>
        </w:rPr>
      </w:pPr>
      <w:r w:rsidRPr="001F473C">
        <w:rPr>
          <w:rFonts w:cs="Times New Roman"/>
        </w:rPr>
        <w:t xml:space="preserve">The lack of relevant information </w:t>
      </w:r>
      <w:r w:rsidRPr="001F473C">
        <w:rPr>
          <w:rFonts w:cs="Times New Roman"/>
          <w:color w:val="000000" w:themeColor="text1"/>
        </w:rPr>
        <w:t xml:space="preserve">on emerging </w:t>
      </w:r>
      <w:r w:rsidR="004747E5" w:rsidRPr="001F473C">
        <w:rPr>
          <w:rFonts w:cs="Times New Roman"/>
          <w:color w:val="000000" w:themeColor="text1"/>
        </w:rPr>
        <w:t xml:space="preserve">deciduous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questions related to fire behavior and fire self-regulation, 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B0049A" w:rsidRPr="001F473C">
        <w:rPr>
          <w:rFonts w:cs="Times New Roman"/>
        </w:rPr>
        <w:t>In contrast to previous studies that examined the distribution and abundance of fuel elements after a single fire event, here we assessed fuel characteristics in boreal stands 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We hypothesize that fuel connectivity and abundance will initially increase with additional fires 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expect that potential fire behavior may increase as a result of successive reburns and community type changes, given the difference in </w:t>
      </w:r>
      <w:r w:rsidR="004747E5" w:rsidRPr="001F473C">
        <w:rPr>
          <w:rFonts w:cs="Times New Roman"/>
        </w:rPr>
        <w:t xml:space="preserve">forest </w:t>
      </w:r>
      <w:r w:rsidR="00B0049A" w:rsidRPr="001F473C">
        <w:rPr>
          <w:rFonts w:cs="Times New Roman"/>
        </w:rPr>
        <w:t>structure created by different dominating vegetation.</w:t>
      </w:r>
      <w:r w:rsidR="000E2E4A" w:rsidRPr="001F473C">
        <w:rPr>
          <w:rFonts w:cs="Times New Roman"/>
        </w:rPr>
        <w:t xml:space="preserve"> </w:t>
      </w:r>
      <w:r w:rsidR="00B0049A" w:rsidRPr="001F473C">
        <w:rPr>
          <w:rFonts w:cs="Times New Roman"/>
        </w:rPr>
        <w:t xml:space="preserve">Finally, we predicted that extreme fire weather conditions (high winds and low fuel moisture) </w:t>
      </w:r>
      <w:r w:rsidR="00B0049A" w:rsidRPr="001F473C">
        <w:rPr>
          <w:rFonts w:cs="Times New Roman"/>
        </w:rPr>
        <w:lastRenderedPageBreak/>
        <w:t>may produce novel potential fire behavior in reburned stands, potentially overwhelming</w:t>
      </w:r>
      <w:r w:rsidR="004747E5" w:rsidRPr="001F473C">
        <w:rPr>
          <w:rFonts w:cs="Times New Roman"/>
        </w:rPr>
        <w:t xml:space="preserve"> fuel</w:t>
      </w:r>
      <w:r w:rsidR="00B0049A" w:rsidRPr="001F473C">
        <w:rPr>
          <w:rFonts w:cs="Times New Roman"/>
        </w:rPr>
        <w:t xml:space="preserve"> constraints (i.e., connectivity or abundance) to burn stands that would not burn otherwise.</w:t>
      </w:r>
      <w:r w:rsidR="000E2E4A" w:rsidRPr="001F473C">
        <w:rPr>
          <w:rFonts w:cs="Times New Roman"/>
        </w:rPr>
        <w:t xml:space="preserve"> </w:t>
      </w:r>
    </w:p>
    <w:p w14:paraId="00000015" w14:textId="1085F075" w:rsidR="00FD1B39" w:rsidRPr="001F473C" w:rsidRDefault="0072401A" w:rsidP="00B12107">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DC7892">
      <w:pPr>
        <w:pStyle w:val="Heading3"/>
        <w:spacing w:before="0" w:line="480" w:lineRule="auto"/>
      </w:pPr>
      <w:bookmarkStart w:id="1" w:name="_heading=h.ytacy9q4d9bn" w:colFirst="0" w:colLast="0"/>
      <w:bookmarkEnd w:id="1"/>
      <w:r w:rsidRPr="001F473C">
        <w:t xml:space="preserve">2.1 </w:t>
      </w:r>
      <w:r w:rsidR="002525A6" w:rsidRPr="001F473C">
        <w:t>Study Area</w:t>
      </w:r>
    </w:p>
    <w:p w14:paraId="00000018" w14:textId="7059BEC5" w:rsidR="00FD1B39" w:rsidRPr="001F473C" w:rsidRDefault="00B0049A" w:rsidP="00483C9A">
      <w:pPr>
        <w:ind w:firstLine="720"/>
        <w:rPr>
          <w:rFonts w:cs="Times New Roman"/>
        </w:rPr>
      </w:pPr>
      <w:r w:rsidRPr="001F473C">
        <w:rPr>
          <w:rFonts w:cs="Times New Roman"/>
        </w:rPr>
        <w:t>To investigate how reburns alter the spatial distribution of fuel, we sampled spatial patterns of fuel abundance and distribution at two locations in Interior Alaska.</w:t>
      </w:r>
      <w:r w:rsidR="002525A6" w:rsidRPr="001F473C">
        <w:rPr>
          <w:rFonts w:cs="Times New Roman"/>
        </w:rPr>
        <w:t xml:space="preserve"> </w:t>
      </w:r>
      <w:r w:rsidRPr="001F473C">
        <w:rPr>
          <w:rFonts w:cs="Times New Roman"/>
        </w:rPr>
        <w:t xml:space="preserve">Each site experienced 1-3 fires within &gt;30-year intervals, and between both locations, 42 plots </w:t>
      </w:r>
      <w:r w:rsidR="00B81125">
        <w:rPr>
          <w:rFonts w:cs="Times New Roman"/>
        </w:rPr>
        <w:t xml:space="preserve">(each </w:t>
      </w:r>
      <w:r w:rsidR="00B81125" w:rsidRPr="001F473C">
        <w:rPr>
          <w:rFonts w:cs="Times New Roman"/>
        </w:rPr>
        <w:t>20m-by-20m</w:t>
      </w:r>
      <w:r w:rsidR="00B81125">
        <w:rPr>
          <w:rFonts w:cs="Times New Roman"/>
        </w:rPr>
        <w:t xml:space="preserve">) </w:t>
      </w:r>
      <w:r w:rsidRPr="001F473C">
        <w:rPr>
          <w:rFonts w:cs="Times New Roman"/>
        </w:rPr>
        <w:t>were randomly established within burn perimeters 100m apart and a minimum of 50 m from roads. Eight additional plots were established in the unburned perimeters as references for the assumed prefire conditions</w:t>
      </w:r>
      <w:r w:rsidR="00B81125">
        <w:rPr>
          <w:rFonts w:cs="Times New Roman"/>
        </w:rPr>
        <w:t>, for a total of 50 plots</w:t>
      </w:r>
      <w:r w:rsidRPr="001F473C">
        <w:rPr>
          <w:rFonts w:cs="Times New Roman"/>
        </w:rPr>
        <w:t>.</w:t>
      </w:r>
      <w:r w:rsidR="002525A6" w:rsidRPr="001F473C">
        <w:rPr>
          <w:rFonts w:cs="Times New Roman"/>
        </w:rPr>
        <w:t xml:space="preserve"> </w:t>
      </w:r>
    </w:p>
    <w:p w14:paraId="00000019" w14:textId="19DF65AE" w:rsidR="00FD1B39" w:rsidRPr="001F473C" w:rsidRDefault="0072401A" w:rsidP="00483C9A">
      <w:pPr>
        <w:pStyle w:val="Heading3"/>
        <w:spacing w:line="480" w:lineRule="auto"/>
      </w:pPr>
      <w:bookmarkStart w:id="2" w:name="_heading=h.qso6pelaa3zp" w:colFirst="0" w:colLast="0"/>
      <w:bookmarkEnd w:id="2"/>
      <w:r w:rsidRPr="001F473C">
        <w:t xml:space="preserve">2.2 </w:t>
      </w:r>
      <w:r w:rsidR="002525A6" w:rsidRPr="001F473C">
        <w:t>Field Sampling</w:t>
      </w:r>
    </w:p>
    <w:p w14:paraId="0000001C" w14:textId="369E4BA4" w:rsidR="00FD1B39" w:rsidRPr="001F473C" w:rsidRDefault="00AF17D5" w:rsidP="00AF17D5">
      <w:pPr>
        <w:ind w:firstLine="720"/>
        <w:rPr>
          <w:rFonts w:cs="Times New Roman"/>
          <w:color w:val="000000"/>
        </w:rPr>
      </w:pPr>
      <w:r w:rsidRPr="001F473C">
        <w:rPr>
          <w:rFonts w:cs="Times New Roman"/>
        </w:rPr>
        <w:t>To quantify fuel abundance in reburns, w</w:t>
      </w:r>
      <w:r w:rsidR="00093EEA" w:rsidRPr="001F473C">
        <w:rPr>
          <w:rFonts w:cs="Times New Roman"/>
        </w:rPr>
        <w:t xml:space="preserve">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r w:rsidR="00B81125">
        <w:rPr>
          <w:rFonts w:cs="Times New Roman"/>
        </w:rPr>
        <w:t xml:space="preserve">of the 50 </w:t>
      </w:r>
      <w:r w:rsidR="002525A6" w:rsidRPr="001F473C">
        <w:rPr>
          <w:rFonts w:cs="Times New Roman"/>
        </w:rPr>
        <w:t>plot</w:t>
      </w:r>
      <w:r w:rsidR="00B81125">
        <w:rPr>
          <w:rFonts w:cs="Times New Roman"/>
        </w:rPr>
        <w:t>s</w:t>
      </w:r>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understory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r w:rsidR="00B81125">
        <w:rPr>
          <w:rFonts w:cs="Times New Roman"/>
          <w:color w:val="000000"/>
        </w:rPr>
        <w:t xml:space="preserve"> </w:t>
      </w:r>
      <w:r w:rsidR="00B62A29" w:rsidRPr="001F473C">
        <w:rPr>
          <w:rFonts w:cs="Times New Roman"/>
          <w:color w:val="000000"/>
        </w:rPr>
        <w:t>randomly</w:t>
      </w:r>
      <w:r w:rsidR="00B81125">
        <w:rPr>
          <w:rFonts w:cs="Times New Roman"/>
          <w:color w:val="000000"/>
        </w:rPr>
        <w:t>-</w:t>
      </w:r>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r w:rsidR="00B81125">
        <w:rPr>
          <w:rFonts w:cs="Times New Roman"/>
          <w:color w:val="000000"/>
        </w:rPr>
        <w:t xml:space="preserve"> (10 each, randomly located within the larger 20m-by-20m plots)</w:t>
      </w:r>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B0049A" w:rsidRPr="001F473C">
        <w:rPr>
          <w:rFonts w:cs="Times New Roman"/>
          <w:color w:val="000000" w:themeColor="text1"/>
        </w:rPr>
        <w:t xml:space="preserve">To capture standing live and dead fuel abundance, </w:t>
      </w:r>
      <w:r w:rsidR="00B0049A" w:rsidRPr="001F473C">
        <w:rPr>
          <w:rFonts w:cs="Times New Roman"/>
          <w:color w:val="000000"/>
        </w:rPr>
        <w:t xml:space="preserve">we measured height and diameter at breast height (DBH </w:t>
      </w:r>
      <w:r w:rsidR="00B0049A" w:rsidRPr="001F473C">
        <w:rPr>
          <w:rFonts w:cs="Times New Roman"/>
          <w:color w:val="000000"/>
        </w:rPr>
        <w:lastRenderedPageBreak/>
        <w:t>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 and scaled to produce estimates of tree density.</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3BEFC682" w:rsidR="001829B5" w:rsidRDefault="00E749C9" w:rsidP="000E2E4A">
      <w:pPr>
        <w:ind w:firstLine="720"/>
        <w:rPr>
          <w:rFonts w:cs="Times New Roman"/>
          <w:color w:val="000000"/>
        </w:rPr>
      </w:pPr>
      <w:r w:rsidRPr="001F473C">
        <w:rPr>
          <w:rFonts w:cs="Times New Roman"/>
          <w:color w:val="000000"/>
        </w:rPr>
        <w:t xml:space="preserve">To calculate the spatial dispersion of standing fuel elements, we measured the distance to the nearest tree of each species present in the plot from </w:t>
      </w:r>
      <w:r w:rsidR="00C81F2F">
        <w:rPr>
          <w:rFonts w:cs="Times New Roman"/>
          <w:color w:val="000000"/>
        </w:rPr>
        <w:t>a random point, selected by combinations of random distances from plot corners and replicated 10 times in each plot</w:t>
      </w:r>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used the resulting measurements to calculate Eberhardt’s index, a metric of dispersion based on random point-to-nearest-organism-distance, for each species across each plot </w:t>
      </w:r>
      <w:r w:rsidR="001829B5">
        <w:rPr>
          <w:rFonts w:cs="Times New Roman"/>
          <w:color w:val="000000"/>
        </w:rPr>
        <w:fldChar w:fldCharType="begin"/>
      </w:r>
      <w:r w:rsidR="00483C9A">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1829B5">
        <w:rPr>
          <w:rFonts w:cs="Times New Roman"/>
          <w:color w:val="000000"/>
        </w:rPr>
        <w:fldChar w:fldCharType="separate"/>
      </w:r>
      <w:r w:rsidR="00483C9A">
        <w:rPr>
          <w:rFonts w:cs="Times New Roman"/>
          <w:noProof/>
          <w:color w:val="000000"/>
        </w:rPr>
        <w:t>(Hines and Hines, 1979)</w:t>
      </w:r>
      <w:r w:rsidR="001829B5">
        <w:rPr>
          <w:rFonts w:cs="Times New Roman"/>
          <w:color w:val="000000"/>
        </w:rPr>
        <w:fldChar w:fldCharType="end"/>
      </w:r>
      <w:r w:rsidR="001829B5">
        <w:rPr>
          <w:rFonts w:cs="Times New Roman"/>
          <w:color w:val="000000"/>
        </w:rPr>
        <w:t>.</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D1F86E6" w:rsidR="00FD1B39" w:rsidRPr="001F473C" w:rsidRDefault="000E2E4A" w:rsidP="000E2E4A">
      <w:pPr>
        <w:ind w:firstLine="720"/>
        <w:rPr>
          <w:rFonts w:cs="Times New Roman"/>
          <w:color w:val="000000"/>
        </w:rPr>
      </w:pPr>
      <w:r w:rsidRPr="001F473C">
        <w:rPr>
          <w:rFonts w:cs="Times New Roman"/>
          <w:color w:val="000000"/>
        </w:rPr>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 suggest a regular pattern, values above suggest clumping.</w:t>
      </w:r>
    </w:p>
    <w:p w14:paraId="00000023" w14:textId="06FA6B70" w:rsidR="00FD1B39" w:rsidRPr="001F473C" w:rsidRDefault="0072401A" w:rsidP="00483C9A">
      <w:pPr>
        <w:pStyle w:val="Heading3"/>
        <w:spacing w:line="480" w:lineRule="auto"/>
      </w:pPr>
      <w:bookmarkStart w:id="3" w:name="_heading=h.lvbk36hgcrdm" w:colFirst="0" w:colLast="0"/>
      <w:bookmarkEnd w:id="3"/>
      <w:r w:rsidRPr="001F473C">
        <w:t xml:space="preserve">2.3 </w:t>
      </w:r>
      <w:r w:rsidR="002525A6" w:rsidRPr="001F473C">
        <w:t>Fire behavior modeling</w:t>
      </w:r>
    </w:p>
    <w:p w14:paraId="00000025" w14:textId="4FE58F2A" w:rsidR="00FD1B39" w:rsidRPr="001F473C" w:rsidRDefault="00E749C9" w:rsidP="00F427DF">
      <w:pPr>
        <w:ind w:firstLine="720"/>
        <w:rPr>
          <w:rFonts w:cs="Times New Roman"/>
        </w:rPr>
      </w:pPr>
      <w:r w:rsidRPr="001F473C">
        <w:rPr>
          <w:rFonts w:cs="Times New Roman"/>
        </w:rPr>
        <w:t>To model fire behavior based on estimated fuel structures in reburns,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6812F0">
        <w:rPr>
          <w:rFonts w:cs="Times New Roman"/>
        </w:rPr>
        <w:instrText xml:space="preserve"> ADDIN ZOTERO_ITEM CSL_CITATION {"citationID":"PvkemzlP","properties":{"formattedCitation":"(McGrattan et al., 2012)","plainCitation":"(McGrattan et al., 2012)","noteIndex":0},"citationItems":[{"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label":"page"}],"schema":"https://github.com/citation-style-language/schema/raw/master/csl-citation.json"} </w:instrText>
      </w:r>
      <w:r w:rsidR="001829B5">
        <w:rPr>
          <w:rFonts w:cs="Times New Roman"/>
        </w:rPr>
        <w:fldChar w:fldCharType="separate"/>
      </w:r>
      <w:r w:rsidR="006812F0">
        <w:rPr>
          <w:rFonts w:cs="Times New Roman"/>
          <w:noProof/>
        </w:rPr>
        <w:t>(McGrattan et al., 2012)</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r w:rsidR="00C81F2F" w:rsidRPr="001F473C">
        <w:rPr>
          <w:rFonts w:cs="Times New Roman"/>
        </w:rPr>
        <w:t>fire</w:t>
      </w:r>
      <w:r w:rsidR="00C81F2F">
        <w:rPr>
          <w:rFonts w:cs="Times New Roman"/>
        </w:rPr>
        <w:t>-</w:t>
      </w:r>
      <w:r w:rsidRPr="001F473C">
        <w:rPr>
          <w:rFonts w:cs="Times New Roman"/>
        </w:rPr>
        <w:t xml:space="preserve">atmospheric model that provides spatial and temporal predictions of fire behavior based on linkages between a large eddy computational fluid dynamics model and models for thermal degradation, convective and radiative heat transfer, and </w:t>
      </w:r>
      <w:r w:rsidRPr="001F473C">
        <w:rPr>
          <w:rFonts w:cs="Times New Roman"/>
        </w:rPr>
        <w:lastRenderedPageBreak/>
        <w:t>gas-phase combustion.</w:t>
      </w:r>
      <w:r w:rsidR="006D2ABC" w:rsidRPr="001F473C">
        <w:rPr>
          <w:rFonts w:cs="Times New Roman"/>
        </w:rPr>
        <w:t xml:space="preserve">  </w:t>
      </w:r>
      <w:r w:rsidRPr="001F473C">
        <w:rPr>
          <w:rFonts w:cs="Times New Roman"/>
        </w:rPr>
        <w:t>This approach allows the model to capture th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those occurring between mature black spruce forests and regenerating deciduous stands</w:t>
      </w:r>
      <w:r w:rsidR="0073364C">
        <w:rPr>
          <w:rFonts w:cs="Times New Roman"/>
          <w:color w:val="000000" w:themeColor="text1"/>
        </w:rPr>
        <w:t xml:space="preserve"> </w:t>
      </w:r>
      <w:r w:rsidR="0073364C">
        <w:rPr>
          <w:rFonts w:cs="Times New Roman"/>
          <w:color w:val="000000" w:themeColor="text1"/>
        </w:rPr>
        <w:fldChar w:fldCharType="begin"/>
      </w:r>
      <w:r w:rsidR="00BC3179">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hIdN6yjM/Exl6qPw6","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BC3179">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DC7892">
        <w:rPr>
          <w:rFonts w:cs="Times New Roman"/>
          <w:color w:val="000000" w:themeColor="text1"/>
          <w:lang w:val="fr-FR"/>
        </w:rPr>
        <w:t xml:space="preserve">(Castle et al., 2013; McGrattan et al., 2012; </w:t>
      </w:r>
      <w:proofErr w:type="spellStart"/>
      <w:r w:rsidR="00AA1AB6" w:rsidRPr="00DC7892">
        <w:rPr>
          <w:rFonts w:cs="Times New Roman"/>
          <w:color w:val="000000" w:themeColor="text1"/>
          <w:lang w:val="fr-FR"/>
        </w:rPr>
        <w:t>Mell</w:t>
      </w:r>
      <w:proofErr w:type="spellEnd"/>
      <w:r w:rsidR="00AA1AB6" w:rsidRPr="00DC7892">
        <w:rPr>
          <w:rFonts w:cs="Times New Roman"/>
          <w:color w:val="000000" w:themeColor="text1"/>
          <w:lang w:val="fr-FR"/>
        </w:rPr>
        <w:t xml:space="preserve">, 2007; </w:t>
      </w:r>
      <w:proofErr w:type="spellStart"/>
      <w:r w:rsidR="00AA1AB6" w:rsidRPr="00DC7892">
        <w:rPr>
          <w:rFonts w:cs="Times New Roman"/>
          <w:color w:val="000000" w:themeColor="text1"/>
          <w:lang w:val="fr-FR"/>
        </w:rPr>
        <w:t>Mell</w:t>
      </w:r>
      <w:proofErr w:type="spellEnd"/>
      <w:r w:rsidR="00AA1AB6" w:rsidRPr="00DC7892">
        <w:rPr>
          <w:rFonts w:cs="Times New Roman"/>
          <w:color w:val="000000" w:themeColor="text1"/>
          <w:lang w:val="fr-FR"/>
        </w:rPr>
        <w:t xml:space="preserve">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r w:rsidR="00C81F2F">
        <w:rPr>
          <w:rFonts w:cs="Times New Roman"/>
          <w:color w:val="000000" w:themeColor="text1"/>
          <w:lang w:val="fr-FR"/>
        </w:rPr>
        <w:t xml:space="preserve"> </w:t>
      </w:r>
      <w:r w:rsidR="00C81F2F">
        <w:rPr>
          <w:rFonts w:cs="Times New Roman"/>
          <w:color w:val="000000" w:themeColor="text1"/>
        </w:rPr>
        <w:t>While smoldering combustion is an important characteristic of fire behavior in boreal forests, representing fire spread and smoldering simultaneously is not yet possible in WFDS or other fire behavior models, so we focus primarily on fire spread in this study.</w:t>
      </w:r>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02922B74" w:rsidR="009424C9" w:rsidRPr="001F473C" w:rsidRDefault="00D51CB7" w:rsidP="00483C9A">
      <w:pPr>
        <w:suppressLineNumbers/>
        <w:spacing w:line="240" w:lineRule="auto"/>
        <w:rPr>
          <w:rFonts w:cs="Times New Roman"/>
          <w:color w:val="FF0000"/>
        </w:rPr>
      </w:pPr>
      <w:r w:rsidRPr="001F473C">
        <w:rPr>
          <w:rFonts w:cs="Times New Roman"/>
          <w:b/>
          <w:bCs/>
        </w:rPr>
        <w:lastRenderedPageBreak/>
        <w:t>Figure 1</w:t>
      </w:r>
      <w:r w:rsidRPr="001F473C">
        <w:rPr>
          <w:rFonts w:cs="Times New Roman"/>
        </w:rPr>
        <w:t xml:space="preserve">. Modeling Scenarios. </w:t>
      </w:r>
      <w:r w:rsidR="009424C9" w:rsidRPr="001F473C">
        <w:rPr>
          <w:rFonts w:cs="Times New Roman"/>
        </w:rPr>
        <w:t>Simulated landscapes were built using observed forest composition and structure characteristics from once-burned and thrice-burned plots,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p>
    <w:p w14:paraId="3C99B823" w14:textId="77777777" w:rsidR="004C6443" w:rsidRPr="001F473C" w:rsidRDefault="004C6443" w:rsidP="00483C9A">
      <w:pPr>
        <w:suppressLineNumbers/>
        <w:spacing w:line="240" w:lineRule="auto"/>
        <w:rPr>
          <w:rFonts w:cs="Times New Roman"/>
        </w:rPr>
      </w:pPr>
    </w:p>
    <w:p w14:paraId="3B283325" w14:textId="01EBD884" w:rsidR="009424C9" w:rsidRDefault="004C6443" w:rsidP="004C6443">
      <w:pPr>
        <w:ind w:firstLine="360"/>
        <w:rPr>
          <w:rFonts w:cs="Times New Roman"/>
        </w:rPr>
      </w:pPr>
      <w:r w:rsidRPr="001F473C">
        <w:rPr>
          <w:rFonts w:cs="Times New Roman"/>
        </w:rPr>
        <w:t>Our simulation-based experimental design was fully factorial</w:t>
      </w:r>
      <w:r w:rsidR="00C81F2F">
        <w:rPr>
          <w:rFonts w:cs="Times New Roman"/>
        </w:rPr>
        <w:t xml:space="preserve"> (Fig. 1)</w:t>
      </w:r>
      <w:r w:rsidRPr="001F473C">
        <w:rPr>
          <w:rFonts w:cs="Times New Roman"/>
        </w:rPr>
        <w:t xml:space="preserve">. </w:t>
      </w:r>
      <w:r w:rsidR="00E749C9" w:rsidRPr="001F473C">
        <w:rPr>
          <w:rFonts w:cs="Times New Roman"/>
        </w:rPr>
        <w:t>This included (1) fuel setups with once- and thrice-burned fuels in the latter half of the fire simulation domain (with unburned fuels in the front half).</w:t>
      </w:r>
      <w:r w:rsidRPr="001F473C">
        <w:rPr>
          <w:rFonts w:cs="Times New Roman"/>
        </w:rPr>
        <w:t xml:space="preserve"> (2) Moderate or extreme fire weather. </w:t>
      </w:r>
      <w:r w:rsidR="00E749C9" w:rsidRPr="001F473C">
        <w:rPr>
          <w:rFonts w:cs="Times New Roman"/>
        </w:rPr>
        <w:t xml:space="preserve">Moderate fire weather was simulated with a surface fuel moisture of 10%, open (10-m </w:t>
      </w:r>
      <w:r w:rsidR="00352DDA" w:rsidRPr="001F473C">
        <w:rPr>
          <w:rFonts w:cs="Times New Roman"/>
        </w:rPr>
        <w:t>above ground level or</w:t>
      </w:r>
      <w:r w:rsidR="00903960">
        <w:rPr>
          <w:rFonts w:cs="Times New Roman"/>
        </w:rPr>
        <w:t xml:space="preserve"> above ground level</w:t>
      </w:r>
      <w:r w:rsidR="00352DDA" w:rsidRPr="001F473C">
        <w:rPr>
          <w:rFonts w:cs="Times New Roman"/>
        </w:rPr>
        <w:t xml:space="preserve"> </w:t>
      </w:r>
      <w:r w:rsidR="00903960">
        <w:rPr>
          <w:rFonts w:cs="Times New Roman"/>
        </w:rPr>
        <w:t>(</w:t>
      </w:r>
      <w:r w:rsidR="00E749C9" w:rsidRPr="001F473C">
        <w:rPr>
          <w:rFonts w:cs="Times New Roman"/>
        </w:rPr>
        <w:t>AGL</w:t>
      </w:r>
      <w:r w:rsidR="00903960">
        <w:rPr>
          <w:rFonts w:cs="Times New Roman"/>
        </w:rPr>
        <w:t>)</w:t>
      </w:r>
      <w:r w:rsidR="00E749C9" w:rsidRPr="001F473C">
        <w:rPr>
          <w:rFonts w:cs="Times New Roman"/>
        </w:rPr>
        <w:t>) wind speed of 4 m/s, and conifer/hardwood foliar moisture content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had surface fuel moistures of 10%, open (10-m AGL) wind speeds of 8 m/s, and conifer/hardwood foliar moisture contents of 77%</w:t>
      </w:r>
      <w:r w:rsidR="006D2ABC" w:rsidRPr="001F473C">
        <w:rPr>
          <w:rFonts w:cs="Times New Roman"/>
        </w:rPr>
        <w:t xml:space="preserve"> and </w:t>
      </w:r>
      <w:r w:rsidRPr="001F473C">
        <w:rPr>
          <w:rFonts w:cs="Times New Roman"/>
        </w:rPr>
        <w:t xml:space="preserve">89%. </w:t>
      </w:r>
      <w:r w:rsidR="00CC4B80">
        <w:rPr>
          <w:rFonts w:cs="Times New Roman"/>
        </w:rPr>
        <w:t xml:space="preserve">Foliar </w:t>
      </w:r>
      <w:r w:rsidR="00E749C9" w:rsidRPr="001F473C">
        <w:rPr>
          <w:rFonts w:cs="Times New Roman"/>
        </w:rPr>
        <w:t xml:space="preserve">moisture metrics </w:t>
      </w:r>
      <w:r w:rsidR="00CC4B80">
        <w:rPr>
          <w:rFonts w:cs="Times New Roman"/>
        </w:rPr>
        <w:t xml:space="preserve">were estimated </w:t>
      </w:r>
      <w:r w:rsidR="00E749C9" w:rsidRPr="001F473C">
        <w:rPr>
          <w:rFonts w:cs="Times New Roman"/>
        </w:rPr>
        <w:t>from the National Fuel Moisture Database (</w:t>
      </w:r>
      <w:r w:rsidR="0061294B">
        <w:rPr>
          <w:rFonts w:cs="Times New Roman"/>
        </w:rPr>
        <w:t>United States Forest Service 2010</w:t>
      </w:r>
      <w:r w:rsidR="00CC4B80">
        <w:rPr>
          <w:rFonts w:cs="Times New Roman"/>
        </w:rPr>
        <w:t xml:space="preserve">) as </w:t>
      </w:r>
      <w:r w:rsidR="00E749C9" w:rsidRPr="001F473C">
        <w:rPr>
          <w:rFonts w:cs="Times New Roman"/>
        </w:rPr>
        <w:t>the average (across 2011–2020) monthly minimum foliar moisture content.</w:t>
      </w:r>
    </w:p>
    <w:p w14:paraId="3504456B" w14:textId="3DF32CE0" w:rsidR="00C81F2F" w:rsidRPr="001F473C" w:rsidRDefault="00C81F2F" w:rsidP="004C6443">
      <w:pPr>
        <w:ind w:firstLine="360"/>
        <w:rPr>
          <w:rFonts w:cs="Times New Roman"/>
        </w:rPr>
      </w:pPr>
      <w:r>
        <w:rPr>
          <w:rFonts w:cs="Times New Roman"/>
        </w:rPr>
        <w:t xml:space="preserve">We focused primarily on comparing once- and thrice-burned fuel landscapes in the modeling experiment: while we measured fuel characteristics in twice-burned stands, </w:t>
      </w:r>
      <w:r w:rsidR="00B513D0">
        <w:rPr>
          <w:rFonts w:cs="Times New Roman"/>
        </w:rPr>
        <w:t xml:space="preserve">we were constrained by computational resources and prioritized modeling fire behavior in the fuel landscapes with the greatest difference in fuel characteristics. </w:t>
      </w:r>
    </w:p>
    <w:p w14:paraId="235BD337" w14:textId="0DE53643"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We generated random landscapes based on the observed densities, surface fuels, and spatial dispersion of trees for once- and thrice-burned stands.</w:t>
      </w:r>
      <w:r w:rsidR="002525A6" w:rsidRPr="001F473C">
        <w:rPr>
          <w:rFonts w:cs="Times New Roman"/>
        </w:rPr>
        <w:t xml:space="preserve"> </w:t>
      </w:r>
      <w:r w:rsidRPr="001F473C">
        <w:rPr>
          <w:rFonts w:cs="Times New Roman"/>
        </w:rPr>
        <w:t xml:space="preserve">To </w:t>
      </w:r>
      <w:r w:rsidR="00B513D0">
        <w:rPr>
          <w:rFonts w:cs="Times New Roman"/>
        </w:rPr>
        <w:t>represent the</w:t>
      </w:r>
      <w:r w:rsidRPr="001F473C">
        <w:rPr>
          <w:rFonts w:cs="Times New Roman"/>
        </w:rPr>
        <w:t xml:space="preserve"> average fuel characteristics</w:t>
      </w:r>
      <w:r w:rsidR="00B513D0">
        <w:rPr>
          <w:rFonts w:cs="Times New Roman"/>
        </w:rPr>
        <w:t xml:space="preserve"> found in each landscape type</w:t>
      </w:r>
      <w:r w:rsidRPr="001F473C">
        <w:rPr>
          <w:rFonts w:cs="Times New Roman"/>
        </w:rPr>
        <w:t>, we distributed the mean density of trees across each simulated landscape and pulled from our distributions of composition, height, and DBH to assign each tree species, live/dead status, height, and volume.</w:t>
      </w:r>
      <w:r w:rsidR="00F427DF" w:rsidRPr="001F473C">
        <w:rPr>
          <w:rFonts w:cs="Times New Roman"/>
        </w:rPr>
        <w:t xml:space="preserve"> </w:t>
      </w:r>
      <w:r w:rsidRPr="001F473C">
        <w:rPr>
          <w:rFonts w:cs="Times New Roman"/>
        </w:rPr>
        <w:t>To produce an extreme representation of fuel, we distributed the 90</w:t>
      </w:r>
      <w:r w:rsidRPr="001F473C">
        <w:rPr>
          <w:rFonts w:cs="Times New Roman"/>
          <w:vertAlign w:val="superscript"/>
        </w:rPr>
        <w:t>th</w:t>
      </w:r>
      <w:r w:rsidRPr="001F473C">
        <w:rPr>
          <w:rFonts w:cs="Times New Roman"/>
        </w:rPr>
        <w:t xml:space="preserve"> </w:t>
      </w:r>
      <w:r w:rsidR="00B513D0">
        <w:rPr>
          <w:rFonts w:cs="Times New Roman"/>
        </w:rPr>
        <w:t xml:space="preserve">quantile </w:t>
      </w:r>
      <w:r w:rsidRPr="001F473C">
        <w:rPr>
          <w:rFonts w:cs="Times New Roman"/>
        </w:rPr>
        <w:t xml:space="preserve">density of trees across the same 800 m × 300 m landscape pulled from the same distributions of composition, height, and DBH to assign tree characteristics </w:t>
      </w:r>
      <w:r w:rsidRPr="001F473C">
        <w:rPr>
          <w:rFonts w:cs="Times New Roman"/>
        </w:rPr>
        <w:lastRenderedPageBreak/>
        <w:t>(code available online</w:t>
      </w:r>
      <w:r w:rsidR="003E6469">
        <w:rPr>
          <w:rFonts w:cs="Times New Roman"/>
        </w:rPr>
        <w:t>,</w:t>
      </w:r>
      <w:r w:rsidR="009C0260">
        <w:rPr>
          <w:rFonts w:cs="Times New Roman"/>
        </w:rPr>
        <w:t xml:space="preserve"> </w:t>
      </w:r>
      <w:proofErr w:type="spellStart"/>
      <w:r w:rsidR="009C0260">
        <w:rPr>
          <w:rFonts w:cs="Times New Roman"/>
        </w:rPr>
        <w:t>doi</w:t>
      </w:r>
      <w:proofErr w:type="spellEnd"/>
      <w:r w:rsidR="009C0260">
        <w:rPr>
          <w:rFonts w:cs="Times New Roman"/>
        </w:rPr>
        <w:t>:</w:t>
      </w:r>
      <w:r w:rsidR="009C0260" w:rsidRPr="009C0260">
        <w:t xml:space="preserve"> </w:t>
      </w:r>
      <w:r w:rsidR="009C0260" w:rsidRPr="009C0260">
        <w:rPr>
          <w:rFonts w:cs="Times New Roman"/>
        </w:rPr>
        <w:t>10.5281/zenodo.10845722</w:t>
      </w:r>
      <w:r w:rsidRPr="001F473C">
        <w:rPr>
          <w:rFonts w:cs="Times New Roman"/>
        </w:rPr>
        <w:t>).</w:t>
      </w:r>
      <w:r w:rsidR="0092718D" w:rsidRPr="001F473C">
        <w:rPr>
          <w:rFonts w:cs="Times New Roman"/>
        </w:rPr>
        <w:t xml:space="preserve"> </w:t>
      </w:r>
      <w:r w:rsidRPr="001F473C">
        <w:rPr>
          <w:rFonts w:cs="Times New Roman"/>
        </w:rPr>
        <w:t>In all scenarios, conifers were represented as cones, and deciduous species were represented as cylinders.</w:t>
      </w:r>
      <w:r w:rsidR="0092718D" w:rsidRPr="001F473C">
        <w:rPr>
          <w:rFonts w:cs="Times New Roman"/>
        </w:rPr>
        <w:t xml:space="preserve"> </w:t>
      </w:r>
      <w:r w:rsidRPr="001F473C">
        <w:rPr>
          <w:rFonts w:cs="Times New Roman"/>
        </w:rPr>
        <w:t>To capture the transition of fire from unburned to reburned stands, w</w:t>
      </w:r>
      <w:r w:rsidRPr="001F473C">
        <w:rPr>
          <w:rFonts w:cs="Times New Roman"/>
          <w:color w:val="000000"/>
        </w:rPr>
        <w:t>e started each modeled fire ignition in a simulated black spruce stand based on measurements of the forest structure and composition in our unburned reference plots (Fig.</w:t>
      </w:r>
      <w:r w:rsidR="0092718D" w:rsidRPr="001F473C">
        <w:rPr>
          <w:rFonts w:cs="Times New Roman"/>
          <w:color w:val="000000"/>
        </w:rPr>
        <w:t xml:space="preserve"> 2).</w:t>
      </w:r>
      <w:r w:rsidR="004C6443" w:rsidRPr="001F473C">
        <w:rPr>
          <w:rFonts w:cs="Times New Roman"/>
          <w:color w:val="000000"/>
        </w:rPr>
        <w:t xml:space="preserve"> </w:t>
      </w:r>
    </w:p>
    <w:p w14:paraId="00000029" w14:textId="7396D797" w:rsidR="00FD1B39" w:rsidRPr="001F473C"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The simulation domains spanned 560 m in the streamwise direction, 70 m in the spanwise direction, and 95 m tall.</w:t>
      </w:r>
      <w:r w:rsidR="004C6443" w:rsidRPr="001F473C">
        <w:rPr>
          <w:rFonts w:cs="Times New Roman"/>
          <w:color w:val="000000"/>
        </w:rPr>
        <w:t xml:space="preserve"> </w:t>
      </w:r>
      <w:r w:rsidRPr="001F473C">
        <w:rPr>
          <w:rFonts w:cs="Times New Roman"/>
          <w:color w:val="000000"/>
        </w:rPr>
        <w:t>The actual tracked trees differed between scenarios because of the computational restraints produced by the high number of trees in the high-fuel scenario.</w:t>
      </w:r>
      <w:r w:rsidR="00CA3881" w:rsidRPr="001F473C">
        <w:rPr>
          <w:rFonts w:cs="Times New Roman"/>
          <w:color w:val="000000"/>
        </w:rPr>
        <w:t xml:space="preserve"> </w:t>
      </w:r>
      <w:r w:rsidRPr="001F473C">
        <w:rPr>
          <w:rFonts w:cs="Times New Roman"/>
          <w:color w:val="000000"/>
        </w:rPr>
        <w:t>The once-or three burned fuels 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 (u(z) = u(r) x (z/z(r))^(1/7) ) where 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2D5F6FAC"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r w:rsidR="009F76A3">
        <w:rPr>
          <w:rFonts w:cs="Times New Roman"/>
        </w:rPr>
        <w:t xml:space="preserve"> </w:t>
      </w:r>
      <w:r w:rsidR="009F76A3" w:rsidRPr="001F473C">
        <w:rPr>
          <w:rFonts w:cs="Times New Roman"/>
        </w:rPr>
        <w:t>Wildland-Urban Interface Fire Dynamics Simulator</w:t>
      </w:r>
      <w:r w:rsidR="00EC21FF" w:rsidRPr="001F473C">
        <w:rPr>
          <w:rFonts w:cs="Times New Roman"/>
        </w:rPr>
        <w:t xml:space="preserve"> </w:t>
      </w:r>
      <w:r w:rsidR="009F76A3">
        <w:rPr>
          <w:rFonts w:cs="Times New Roman"/>
        </w:rPr>
        <w:t>(</w:t>
      </w:r>
      <w:r w:rsidR="00EC21FF" w:rsidRPr="001F473C">
        <w:rPr>
          <w:rFonts w:cs="Times New Roman"/>
        </w:rPr>
        <w:t>WFDS</w:t>
      </w:r>
      <w:r w:rsidR="009F76A3">
        <w:rPr>
          <w:rFonts w:cs="Times New Roman"/>
        </w:rPr>
        <w:t>)</w:t>
      </w:r>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r w:rsidR="0095143C">
        <w:rPr>
          <w:rFonts w:cs="Times New Roman"/>
        </w:rPr>
        <w:t>Brown c</w:t>
      </w:r>
      <w:r w:rsidR="00EC21FF" w:rsidRPr="001F473C">
        <w:rPr>
          <w:rFonts w:cs="Times New Roman"/>
        </w:rPr>
        <w:t xml:space="preserve">ones represent deciduous species, </w:t>
      </w:r>
      <w:r w:rsidR="0095143C">
        <w:rPr>
          <w:rFonts w:cs="Times New Roman"/>
        </w:rPr>
        <w:t xml:space="preserve">green </w:t>
      </w:r>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80E728B" w:rsidR="009424C9" w:rsidRPr="001F473C" w:rsidRDefault="009424C9" w:rsidP="00F427DF">
      <w:pPr>
        <w:ind w:firstLine="360"/>
        <w:rPr>
          <w:rFonts w:cs="Times New Roman"/>
        </w:rPr>
      </w:pPr>
      <w:r w:rsidRPr="001F473C">
        <w:rPr>
          <w:rFonts w:cs="Times New Roman"/>
        </w:rPr>
        <w:lastRenderedPageBreak/>
        <w:t xml:space="preserve">We represented understory fuel loads using the combined mean values of understory vegetation weight and seedling weight per square meter.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r w:rsidR="00B513D0">
        <w:rPr>
          <w:rFonts w:cs="Times New Roman"/>
        </w:rPr>
        <w:t xml:space="preserve"> (Fig. 4)</w:t>
      </w:r>
      <w:r w:rsidR="00560310" w:rsidRPr="001F473C">
        <w:rPr>
          <w:rFonts w:cs="Times New Roman"/>
        </w:rPr>
        <w:t xml:space="preserve">. </w:t>
      </w:r>
    </w:p>
    <w:p w14:paraId="78BC67A2" w14:textId="194F8E00" w:rsidR="000E2E4A" w:rsidRPr="001F473C" w:rsidRDefault="00EC21FF" w:rsidP="00B22222">
      <w:pPr>
        <w:ind w:firstLine="720"/>
        <w:rPr>
          <w:rFonts w:cs="Times New Roman"/>
        </w:rPr>
      </w:pPr>
      <w:bookmarkStart w:id="4" w:name="_heading=h.1ky2guarpywx" w:colFirst="0" w:colLast="0"/>
      <w:bookmarkStart w:id="5" w:name="_heading=h.6alijpchz6fi" w:colFirst="0" w:colLast="0"/>
      <w:bookmarkEnd w:id="4"/>
      <w:bookmarkEnd w:id="5"/>
      <w:r w:rsidRPr="001F473C">
        <w:rPr>
          <w:rFonts w:cs="Times New Roman"/>
        </w:rPr>
        <w:t>To explore how the characteristics of potential fire behavior differed across fuel/weather/burn scenarios, we tracked the 2m AGL wind velocity (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We estimated canopy and canopy consumption in each scenario, measured as the percentage of dry mass consumed between the start and end of the simulation.</w:t>
      </w:r>
      <w:r w:rsidR="000E2E4A" w:rsidRPr="001F473C">
        <w:rPr>
          <w:rFonts w:cs="Times New Roman"/>
        </w:rPr>
        <w:t xml:space="preserve"> </w:t>
      </w:r>
      <w:r w:rsidR="00B95F3E" w:rsidRPr="001F473C">
        <w:rPr>
          <w:rFonts w:cs="Times New Roman"/>
        </w:rPr>
        <w:t>Canopy fuel consumption was estimated as the average consumption of tracked trees (the number of which was determined by computational restraints) in the area of interest for each scenario.</w:t>
      </w:r>
      <w:r w:rsidR="000E2E4A" w:rsidRPr="001F473C">
        <w:rPr>
          <w:rFonts w:cs="Times New Roman"/>
        </w:rPr>
        <w:t xml:space="preserve"> Because of the relatively low number of replications (due to processing time),</w:t>
      </w:r>
      <w:r w:rsidR="00A71CB1">
        <w:rPr>
          <w:rFonts w:cs="Times New Roman"/>
        </w:rPr>
        <w:t xml:space="preserve"> and the deterministic nature of WFDS,</w:t>
      </w:r>
      <w:r w:rsidR="000E2E4A" w:rsidRPr="001F473C">
        <w:rPr>
          <w:rFonts w:cs="Times New Roman"/>
        </w:rPr>
        <w:t xml:space="preserve"> we </w:t>
      </w:r>
      <w:r w:rsidR="00A71CB1">
        <w:rPr>
          <w:rFonts w:cs="Times New Roman"/>
        </w:rPr>
        <w:t xml:space="preserve">present the </w:t>
      </w:r>
      <w:r w:rsidR="000E2E4A" w:rsidRPr="001F473C">
        <w:rPr>
          <w:rFonts w:cs="Times New Roman"/>
        </w:rPr>
        <w:t xml:space="preserve">results </w:t>
      </w:r>
      <w:r w:rsidR="00A71CB1">
        <w:rPr>
          <w:rFonts w:cs="Times New Roman"/>
        </w:rPr>
        <w:t>qualitatively</w:t>
      </w:r>
      <w:r w:rsidR="000E2E4A" w:rsidRPr="001F473C">
        <w:rPr>
          <w:rFonts w:cs="Times New Roman"/>
        </w:rPr>
        <w:t>.</w:t>
      </w:r>
    </w:p>
    <w:p w14:paraId="0000002F" w14:textId="5588BE1B" w:rsidR="00FD1B39" w:rsidRPr="001F473C" w:rsidRDefault="0072401A" w:rsidP="00B12107">
      <w:pPr>
        <w:pStyle w:val="Heading2"/>
      </w:pPr>
      <w:r w:rsidRPr="001F473C">
        <w:t xml:space="preserve">3. </w:t>
      </w:r>
      <w:r w:rsidR="002525A6" w:rsidRPr="001F473C">
        <w:t xml:space="preserve">Results </w:t>
      </w:r>
    </w:p>
    <w:p w14:paraId="7BBA7F2F" w14:textId="6969EC56" w:rsidR="00CE6662" w:rsidRPr="001F473C" w:rsidRDefault="0072401A" w:rsidP="00483C9A">
      <w:pPr>
        <w:pStyle w:val="Heading3"/>
        <w:spacing w:line="480" w:lineRule="auto"/>
      </w:pPr>
      <w:bookmarkStart w:id="6" w:name="_heading=h.kauadt4jv3dr" w:colFirst="0" w:colLast="0"/>
      <w:bookmarkEnd w:id="6"/>
      <w:r w:rsidRPr="001F473C">
        <w:t xml:space="preserve">3.1 </w:t>
      </w:r>
      <w:r w:rsidR="00B55B97" w:rsidRPr="001F473C">
        <w:t>Fuel Abundance</w:t>
      </w:r>
    </w:p>
    <w:p w14:paraId="00000033" w14:textId="1C07546B" w:rsidR="00FD1B39" w:rsidRPr="001F473C" w:rsidRDefault="00A71CB1" w:rsidP="00FC1099">
      <w:pPr>
        <w:ind w:firstLine="720"/>
        <w:rPr>
          <w:rFonts w:cs="Times New Roman"/>
          <w:color w:val="000000" w:themeColor="text1"/>
        </w:rPr>
      </w:pPr>
      <w:r>
        <w:rPr>
          <w:rFonts w:cs="Times New Roman"/>
        </w:rPr>
        <w:t>We report the characteristics of fuels across reburned first, before presenting the results of the modeling scenarios. We focus in the text on the once- and thrice-burned landscapes, but present the results of twice-burned landscapes as well. Staring with downed woody fuel: t</w:t>
      </w:r>
      <w:r w:rsidR="00B95F3E" w:rsidRPr="001F473C">
        <w:rPr>
          <w:rFonts w:cs="Times New Roman"/>
        </w:rPr>
        <w:t xml:space="preserve">he </w:t>
      </w:r>
      <w:r w:rsidR="00B95F3E" w:rsidRPr="001F473C">
        <w:rPr>
          <w:rFonts w:cs="Times New Roman"/>
        </w:rPr>
        <w:lastRenderedPageBreak/>
        <w:t xml:space="preserve">abundance of </w:t>
      </w:r>
      <w:r w:rsidR="0095143C">
        <w:rPr>
          <w:rFonts w:cs="Times New Roman"/>
        </w:rPr>
        <w:t>d</w:t>
      </w:r>
      <w:r w:rsidR="00B95F3E" w:rsidRPr="001F473C">
        <w:rPr>
          <w:rFonts w:cs="Times New Roman"/>
        </w:rPr>
        <w:t>owned woody fuel in all size classes increased with reburning, but differed across specific reburn history and size classes.</w:t>
      </w:r>
      <w:r w:rsidR="00D51CB7" w:rsidRPr="001F473C">
        <w:rPr>
          <w:rFonts w:cs="Times New Roman"/>
        </w:rPr>
        <w:t xml:space="preserve"> </w:t>
      </w:r>
      <w:r w:rsidR="00B95F3E" w:rsidRPr="001F473C">
        <w:rPr>
          <w:rFonts w:cs="Times New Roman"/>
        </w:rPr>
        <w:t>Fine fuels (1- and 10-hour fuel</w:t>
      </w:r>
      <w:r w:rsidR="00B95F3E" w:rsidRPr="001F473C">
        <w:rPr>
          <w:rFonts w:cs="Times New Roman"/>
          <w:color w:val="000000" w:themeColor="text1"/>
        </w:rPr>
        <w:t>s) were most abundant in the once- and twice-burned plots, increasing by an average factor of three after one fire, decreasing by a factor of 1.6 after two fires, and increasing by a factor of two after three fires.</w:t>
      </w:r>
      <w:r w:rsidR="00B83864" w:rsidRPr="001F473C">
        <w:rPr>
          <w:rFonts w:cs="Times New Roman"/>
          <w:color w:val="000000" w:themeColor="text1"/>
        </w:rPr>
        <w:t xml:space="preserve"> Large fuels (1,000-hour fuels) followed a similar trend, increasing by a factor of 8 after one fire, declining after the second, and reaching a maximum average of 4.29 tons per ha after three fires. </w:t>
      </w:r>
      <w:r w:rsidR="00B95F3E" w:rsidRPr="001F473C">
        <w:rPr>
          <w:rFonts w:cs="Times New Roman"/>
          <w:color w:val="000000" w:themeColor="text1"/>
        </w:rPr>
        <w:t>Medium fuel size classes (100-hours) increased after one fire but did not change meaningfully between reburning (Fig.</w:t>
      </w:r>
      <w:r w:rsidR="00D51CB7" w:rsidRPr="001F473C">
        <w:rPr>
          <w:rFonts w:cs="Times New Roman"/>
          <w:color w:val="000000" w:themeColor="text1"/>
        </w:rPr>
        <w:t xml:space="preserve"> </w:t>
      </w:r>
      <w:r w:rsidR="00007890" w:rsidRPr="001F473C">
        <w:rPr>
          <w:rFonts w:cs="Times New Roman"/>
          <w:color w:val="000000" w:themeColor="text1"/>
        </w:rPr>
        <w:t>3</w:t>
      </w:r>
      <w:r w:rsidR="00D51CB7" w:rsidRPr="001F473C">
        <w:rPr>
          <w:rFonts w:cs="Times New Roman"/>
          <w:color w:val="000000" w:themeColor="text1"/>
        </w:rPr>
        <w:t>)</w:t>
      </w:r>
      <w:r w:rsidR="00B83864" w:rsidRPr="001F473C">
        <w:rPr>
          <w:rFonts w:cs="Times New Roman"/>
          <w:color w:val="000000" w:themeColor="text1"/>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767C5E90"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r w:rsidR="009F76A3">
        <w:rPr>
          <w:rFonts w:cs="Times New Roman"/>
          <w:bCs/>
        </w:rPr>
        <w:t xml:space="preserve"> (defined by the </w:t>
      </w:r>
      <w:r w:rsidR="00E17FE1">
        <w:rPr>
          <w:rFonts w:cs="Times New Roman"/>
          <w:bCs/>
        </w:rPr>
        <w:t>time scale at which moisture is lost)</w:t>
      </w:r>
      <w:r w:rsidRPr="001F473C">
        <w:rPr>
          <w:rFonts w:cs="Times New Roman"/>
          <w:bCs/>
        </w:rPr>
        <w:t xml:space="preserve">. </w:t>
      </w:r>
      <w:bookmarkStart w:id="7" w:name="_heading=h.9txb2ord534j" w:colFirst="0" w:colLast="0"/>
      <w:bookmarkStart w:id="8" w:name="_Toc113442003"/>
      <w:bookmarkEnd w:id="7"/>
      <w:r w:rsidR="006E0D8F" w:rsidRPr="001F473C">
        <w:rPr>
          <w:rFonts w:cs="Times New Roman"/>
          <w:bCs/>
        </w:rPr>
        <w:t>Dots represent outliers</w:t>
      </w:r>
      <w:r w:rsidR="00D745A4">
        <w:rPr>
          <w:rFonts w:cs="Times New Roman"/>
          <w:bCs/>
        </w:rPr>
        <w:t xml:space="preserve"> (defined as 1.5 the interquartile range less than the first quartile and greater than the third)</w:t>
      </w:r>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603E4C1C" w:rsidR="00A71CB1" w:rsidRPr="001F473C" w:rsidRDefault="00B95F3E" w:rsidP="00A71CB1">
      <w:pPr>
        <w:ind w:firstLine="720"/>
        <w:rPr>
          <w:rFonts w:cs="Times New Roman"/>
          <w:bCs/>
        </w:rPr>
      </w:pPr>
      <w:r w:rsidRPr="001F473C">
        <w:rPr>
          <w:rFonts w:cs="Times New Roman"/>
          <w:bCs/>
        </w:rPr>
        <w:t>The density and mass of standing fuels (live and dead trees) differed between the once-burned and thrice-burned plots: once-burned plots 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stands, again due to the increased presence of dead spruce in the landscape (species height distributions are presented in </w:t>
      </w:r>
      <w:r w:rsidRPr="001F473C">
        <w:rPr>
          <w:rFonts w:cs="Times New Roman"/>
          <w:bCs/>
        </w:rPr>
        <w:lastRenderedPageBreak/>
        <w:t>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Trees were generally less dense in the burned plots.</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r w:rsidR="00A71CB1">
        <w:rPr>
          <w:rFonts w:cs="Times New Roman"/>
          <w:bCs/>
        </w:rPr>
        <w:t>quantile</w:t>
      </w:r>
      <w:r w:rsidR="00A71CB1" w:rsidRPr="001F473C">
        <w:rPr>
          <w:rFonts w:cs="Times New Roman"/>
          <w:bCs/>
        </w:rPr>
        <w:t xml:space="preserve"> </w:t>
      </w:r>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8"/>
    <w:p w14:paraId="573C9213" w14:textId="5D6E5003" w:rsidR="005760E6" w:rsidRPr="001F473C" w:rsidRDefault="0072401A" w:rsidP="00483C9A">
      <w:pPr>
        <w:pStyle w:val="Heading3"/>
        <w:spacing w:line="480" w:lineRule="auto"/>
      </w:pPr>
      <w:r w:rsidRPr="001F473C">
        <w:t xml:space="preserve">3.2 </w:t>
      </w:r>
      <w:r w:rsidR="00B55B97" w:rsidRPr="001F473C">
        <w:t xml:space="preserve">Fuel </w:t>
      </w:r>
      <w:r w:rsidR="004C6443" w:rsidRPr="001F473C">
        <w:t>Structure</w:t>
      </w:r>
    </w:p>
    <w:p w14:paraId="06774654" w14:textId="35274A5C" w:rsidR="004C6443" w:rsidRPr="001F473C" w:rsidRDefault="0035031E" w:rsidP="00483C9A">
      <w:pPr>
        <w:rPr>
          <w:rFonts w:cs="Times New Roman"/>
        </w:rPr>
      </w:pPr>
      <w:r w:rsidRPr="001F473C">
        <w:rPr>
          <w:rFonts w:cs="Times New Roman"/>
        </w:rPr>
        <w:tab/>
      </w:r>
      <w:r w:rsidR="00B95F3E" w:rsidRPr="001F473C">
        <w:rPr>
          <w:rFonts w:cs="Times New Roman"/>
        </w:rPr>
        <w:t>Surface fuels were less connected in the thrice-burned plots than in the once-burned plots (Fig.</w:t>
      </w:r>
      <w:r w:rsidRPr="001F473C">
        <w:rPr>
          <w:rFonts w:cs="Times New Roman"/>
        </w:rPr>
        <w:t xml:space="preserve"> </w:t>
      </w:r>
      <w:r w:rsidR="00007890" w:rsidRPr="001F473C">
        <w:rPr>
          <w:rFonts w:cs="Times New Roman"/>
        </w:rPr>
        <w:t>4</w:t>
      </w:r>
      <w:r w:rsidRPr="001F473C">
        <w:rPr>
          <w:rFonts w:cs="Times New Roman"/>
        </w:rPr>
        <w:t>)</w:t>
      </w:r>
      <w:r w:rsidR="00512CF8" w:rsidRPr="001F473C">
        <w:rPr>
          <w:rFonts w:cs="Times New Roman"/>
        </w:rPr>
        <w:t xml:space="preserve">. </w:t>
      </w:r>
      <w:r w:rsidR="00B95F3E" w:rsidRPr="001F473C">
        <w:rPr>
          <w:rFonts w:cs="Times New Roman"/>
        </w:rPr>
        <w:t>Once-burned plots had greater surface fuel cover and fuel loads than thrice-burned stands (Table 2).</w:t>
      </w:r>
      <w:r w:rsidR="00512CF8" w:rsidRPr="001F473C">
        <w:rPr>
          <w:rFonts w:cs="Times New Roman"/>
        </w:rPr>
        <w:t xml:space="preserve"> </w:t>
      </w:r>
      <w:r w:rsidR="00B95F3E" w:rsidRPr="001F473C">
        <w:rPr>
          <w:rFonts w:cs="Times New Roman"/>
        </w:rPr>
        <w:t>Thrice-burned plots contained high amounts of litter patches without surface fuels (Fig.</w:t>
      </w:r>
      <w:r w:rsidR="00512CF8" w:rsidRPr="001F473C">
        <w:rPr>
          <w:rFonts w:cs="Times New Roman"/>
        </w:rPr>
        <w:t xml:space="preserve"> 4)</w:t>
      </w:r>
      <w:r w:rsidR="00CA3881" w:rsidRPr="001F473C">
        <w:rPr>
          <w:rFonts w:cs="Times New Roman"/>
        </w:rPr>
        <w:t>.</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6669DE05"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plots.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RDefault="00FD0F80" w:rsidP="0035031E">
      <w:pPr>
        <w:suppressLineNumbers/>
        <w:spacing w:line="240" w:lineRule="auto"/>
        <w:rPr>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r w:rsidRPr="001F473C">
        <w:rPr>
          <w:rFonts w:cs="Times New Roman"/>
          <w:noProof/>
        </w:rPr>
        <w:lastRenderedPageBreak/>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p>
    <w:p w14:paraId="05F40BE5" w14:textId="77777777" w:rsidR="00512CF8" w:rsidRPr="001F473C" w:rsidRDefault="00512CF8" w:rsidP="00483C9A">
      <w:pPr>
        <w:suppressLineNumbers/>
        <w:spacing w:line="240" w:lineRule="auto"/>
        <w:rPr>
          <w:rFonts w:cs="Times New Roman"/>
        </w:rPr>
      </w:pPr>
    </w:p>
    <w:p w14:paraId="0000004A" w14:textId="1EDA20A8"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 plots.</w:t>
      </w:r>
      <w:r w:rsidR="00512CF8" w:rsidRPr="001F473C">
        <w:rPr>
          <w:rFonts w:cs="Times New Roman"/>
        </w:rPr>
        <w:t xml:space="preserve"> </w:t>
      </w:r>
      <w:r w:rsidR="00B95F3E" w:rsidRPr="001F473C">
        <w:rPr>
          <w:rFonts w:cs="Times New Roman"/>
        </w:rPr>
        <w:t>Variability among species was the greatest in the once- and thrice-burned plots.</w:t>
      </w:r>
      <w:r w:rsidRPr="001F473C">
        <w:rPr>
          <w:rFonts w:cs="Times New Roman"/>
        </w:rPr>
        <w:t xml:space="preserve"> Eberhardt’s index values for aspen in particular show the greatest change across burn history, increasing from </w:t>
      </w:r>
      <w:r w:rsidR="004263B1" w:rsidRPr="001F473C">
        <w:rPr>
          <w:rFonts w:cs="Times New Roman"/>
        </w:rPr>
        <w:t>1.37 to 1.71 to 2.69 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1EA1382D" w:rsidR="009F7412" w:rsidRPr="001F473C" w:rsidRDefault="00BB31E8" w:rsidP="00483C9A">
      <w:pPr>
        <w:suppressLineNumbers/>
        <w:spacing w:line="240" w:lineRule="auto"/>
        <w:rPr>
          <w:rFonts w:cs="Times New Roman"/>
        </w:rPr>
      </w:pPr>
      <w:r w:rsidRPr="001F473C">
        <w:rPr>
          <w:rFonts w:cs="Times New Roman"/>
          <w:b/>
          <w:bCs/>
        </w:rPr>
        <w:lastRenderedPageBreak/>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 population is 1.27; values below suggest a regular pattern and values above suggest clumping.</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31392566" w:rsidR="00CE6662" w:rsidRPr="001F473C" w:rsidRDefault="0072401A" w:rsidP="00483C9A">
      <w:pPr>
        <w:pStyle w:val="Heading3"/>
        <w:spacing w:line="480" w:lineRule="auto"/>
      </w:pPr>
      <w:r w:rsidRPr="001F473C">
        <w:t xml:space="preserve">3.3 </w:t>
      </w:r>
      <w:r w:rsidR="0092718D" w:rsidRPr="001F473C">
        <w:t xml:space="preserve">Modeled </w:t>
      </w:r>
      <w:r w:rsidR="004C6443" w:rsidRPr="001F473C">
        <w:t>F</w:t>
      </w:r>
      <w:r w:rsidR="0092718D" w:rsidRPr="001F473C">
        <w:t xml:space="preserve">ire </w:t>
      </w:r>
      <w:r w:rsidR="004C6443" w:rsidRPr="001F473C">
        <w:t>B</w:t>
      </w:r>
      <w:r w:rsidR="0092718D" w:rsidRPr="001F473C">
        <w:t>ehavior</w:t>
      </w:r>
    </w:p>
    <w:p w14:paraId="30F50CFE" w14:textId="341BD0BE" w:rsidR="00300169" w:rsidRPr="001F473C" w:rsidRDefault="00A71CB1" w:rsidP="00BB7DAF">
      <w:pPr>
        <w:ind w:firstLine="720"/>
        <w:rPr>
          <w:rFonts w:cs="Times New Roman"/>
        </w:rPr>
      </w:pPr>
      <w:r>
        <w:rPr>
          <w:rFonts w:cs="Times New Roman"/>
        </w:rPr>
        <w:t xml:space="preserve">We begin by reporting results of wind flow within the modeled scenarios of fire behavior: </w:t>
      </w:r>
      <w:r w:rsidR="00B95F3E" w:rsidRPr="001F473C">
        <w:rPr>
          <w:rFonts w:cs="Times New Roman"/>
        </w:rPr>
        <w:t>Simulations show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00B95F3E" w:rsidRPr="001F473C">
        <w:rPr>
          <w:rFonts w:cs="Times New Roman"/>
        </w:rPr>
        <w:t>As the flow approaches the transition point, there is a reversal of the canopy flow direction associated with the detachment of the above canopy flow and void in pressure on the upwind edge of the mature black spruce canopy.</w:t>
      </w:r>
      <w:r w:rsidR="00BB7DAF" w:rsidRPr="001F473C">
        <w:rPr>
          <w:rFonts w:cs="Times New Roman"/>
        </w:rPr>
        <w:t xml:space="preserve"> </w:t>
      </w:r>
      <w:r w:rsidR="002C7E01" w:rsidRPr="001F473C">
        <w:rPr>
          <w:rFonts w:cs="Times New Roman"/>
        </w:rPr>
        <w:t>After 50–100 m, the flow above the canopy flow reattaches, resulting in a significant increase in the wind velocity (Fig 8).</w:t>
      </w:r>
      <w:r w:rsidR="00BB7DAF" w:rsidRPr="001F473C">
        <w:rPr>
          <w:rFonts w:cs="Times New Roman"/>
        </w:rPr>
        <w:t xml:space="preserve"> </w:t>
      </w:r>
      <w:r w:rsidR="002C7E01" w:rsidRPr="001F473C">
        <w:rPr>
          <w:rFonts w:cs="Times New Roman"/>
        </w:rPr>
        <w:t>Wind speeds were slightly higher in mean fuel scenarios than in high fuel scenarios, regardless of the burn history.</w:t>
      </w:r>
      <w:r w:rsidR="00300169" w:rsidRPr="001F473C">
        <w:rPr>
          <w:rFonts w:cs="Times New Roman"/>
        </w:rPr>
        <w:t xml:space="preserve"> The primary difference between burn scenarios is the slightly faster wind speeds present towards the edge of the once-burned simulated landscape (x = 100 to 200, wind speeds reach 6 m/s, Fig. </w:t>
      </w:r>
      <w:r w:rsidR="002C7E01" w:rsidRPr="001F473C">
        <w:rPr>
          <w:rFonts w:cs="Times New Roman"/>
        </w:rPr>
        <w:t>6A) compared to the thrice-burned landscape (in the same region, wind speeds reach 4 m/s; Fig.</w:t>
      </w:r>
      <w:r w:rsidR="00300169" w:rsidRPr="001F473C">
        <w:rPr>
          <w:rFonts w:cs="Times New Roman"/>
        </w:rPr>
        <w:t xml:space="preserve"> 6B).</w:t>
      </w:r>
    </w:p>
    <w:p w14:paraId="35FC73E2" w14:textId="61E4E1B7" w:rsidR="00300169" w:rsidRPr="001F473C" w:rsidRDefault="00E30F61" w:rsidP="00300169">
      <w:pPr>
        <w:suppressLineNumbers/>
        <w:rPr>
          <w:rFonts w:cs="Times New Roman"/>
        </w:rPr>
      </w:pPr>
      <w:r>
        <w:rPr>
          <w:rFonts w:cs="Times New Roman"/>
          <w:noProof/>
        </w:rPr>
        <w:lastRenderedPageBreak/>
        <w:drawing>
          <wp:inline distT="0" distB="0" distL="0" distR="0" wp14:anchorId="24B4159B" wp14:editId="597952FA">
            <wp:extent cx="5943600" cy="3613785"/>
            <wp:effectExtent l="0" t="0" r="0" b="5715"/>
            <wp:docPr id="415370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70923" name="Picture 4153709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13785"/>
                    </a:xfrm>
                    <a:prstGeom prst="rect">
                      <a:avLst/>
                    </a:prstGeom>
                  </pic:spPr>
                </pic:pic>
              </a:graphicData>
            </a:graphic>
          </wp:inline>
        </w:drawing>
      </w:r>
    </w:p>
    <w:p w14:paraId="0C72FF74" w14:textId="1BCC3AA9" w:rsidR="00300169" w:rsidRPr="001F473C" w:rsidRDefault="00300169" w:rsidP="00483C9A">
      <w:pPr>
        <w:suppressLineNumbers/>
        <w:spacing w:line="240" w:lineRule="auto"/>
        <w:rPr>
          <w:rFonts w:cs="Times New Roman"/>
        </w:rPr>
      </w:pPr>
      <w:r w:rsidRPr="001F473C">
        <w:rPr>
          <w:rFonts w:cs="Times New Roman"/>
          <w:b/>
          <w:bCs/>
        </w:rPr>
        <w:t>Figure 6.</w:t>
      </w:r>
      <w:r w:rsidRPr="001F473C">
        <w:rPr>
          <w:rFonts w:cs="Times New Roman"/>
        </w:rPr>
        <w:t xml:space="preserve"> Wind speed across scenario landscapes (in meters per seconds). X = -100 to 0 is the mature unburned simulated landscape, X = 0 is the start of the transition point, and X = 0 to 200 is the reburned simulated landscape. A) Wind speed across all scenarios of once-burned simulated landscapes. </w:t>
      </w:r>
      <w:r w:rsidR="002C7E01" w:rsidRPr="001F473C">
        <w:rPr>
          <w:rFonts w:cs="Times New Roman"/>
        </w:rPr>
        <w:t>B) Wind speed 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402D5C89" w14:textId="3FA33E64" w:rsidR="002E2E41" w:rsidRPr="001F473C" w:rsidRDefault="002C7E01" w:rsidP="0035031E">
      <w:pPr>
        <w:ind w:firstLine="720"/>
        <w:rPr>
          <w:rFonts w:cs="Times New Roman"/>
        </w:rPr>
      </w:pPr>
      <w:r w:rsidRPr="001F473C">
        <w:rPr>
          <w:rFonts w:cs="Times New Roman"/>
        </w:rPr>
        <w:t>Out of the eight total scenarios, only one (once-burned, mean fuel, and extreme weather) experienced sustained fire spread across the majority of the domain.</w:t>
      </w:r>
      <w:r w:rsidR="004C6443" w:rsidRPr="001F473C">
        <w:rPr>
          <w:rFonts w:cs="Times New Roman"/>
        </w:rPr>
        <w:t xml:space="preserve"> </w:t>
      </w:r>
      <w:r w:rsidRPr="001F473C">
        <w:rPr>
          <w:rFonts w:cs="Times New Roman"/>
        </w:rPr>
        <w:t>In all other scenarios, fire burned into the reburned landscape and halted within 50–75 m beyond the transition point x = 0.</w:t>
      </w:r>
      <w:r w:rsidR="004C6443" w:rsidRPr="001F473C">
        <w:rPr>
          <w:rFonts w:cs="Times New Roman"/>
        </w:rPr>
        <w:t xml:space="preserve"> </w:t>
      </w:r>
      <w:r w:rsidRPr="001F473C">
        <w:rPr>
          <w:rFonts w:cs="Times New Roman"/>
        </w:rPr>
        <w:t>Both the once-burned and thrice-burned scenarios burned in WFDS, but fire behavior differed greatly between reburn histories.</w:t>
      </w:r>
      <w:r w:rsidR="002E2E41" w:rsidRPr="001F473C">
        <w:rPr>
          <w:rFonts w:cs="Times New Roman"/>
        </w:rPr>
        <w:t xml:space="preserve"> </w:t>
      </w:r>
      <w:r w:rsidRPr="001F473C">
        <w:rPr>
          <w:rFonts w:cs="Times New Roman"/>
        </w:rPr>
        <w:t>In both the once-burned and thrice-burned landscapes, bare patches of ground seemed to prevent 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7F6F8351" w:rsidR="00C461DC" w:rsidRPr="001F473C" w:rsidRDefault="00E30F61" w:rsidP="00C461DC">
      <w:pPr>
        <w:suppressLineNumbers/>
        <w:rPr>
          <w:rFonts w:cs="Times New Roman"/>
        </w:rPr>
      </w:pPr>
      <w:r>
        <w:rPr>
          <w:rFonts w:cs="Times New Roman"/>
          <w:noProof/>
        </w:rPr>
        <w:lastRenderedPageBreak/>
        <w:drawing>
          <wp:inline distT="0" distB="0" distL="0" distR="0" wp14:anchorId="740DAC2A" wp14:editId="0A0413D4">
            <wp:extent cx="5943600" cy="5483860"/>
            <wp:effectExtent l="0" t="0" r="0" b="2540"/>
            <wp:docPr id="12580544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54451" name="Picture 12580544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83860"/>
                    </a:xfrm>
                    <a:prstGeom prst="rect">
                      <a:avLst/>
                    </a:prstGeom>
                  </pic:spPr>
                </pic:pic>
              </a:graphicData>
            </a:graphic>
          </wp:inline>
        </w:drawing>
      </w:r>
    </w:p>
    <w:p w14:paraId="316DFD38" w14:textId="07466367"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20C830BF" w:rsidR="00FE21AD" w:rsidRPr="001F473C" w:rsidRDefault="00FE21AD" w:rsidP="001C3A38">
      <w:pPr>
        <w:suppressLineNumbers/>
        <w:rPr>
          <w:rFonts w:cs="Times New Roman"/>
        </w:rPr>
      </w:pPr>
      <w:r w:rsidRPr="001F473C">
        <w:rPr>
          <w:rFonts w:cs="Times New Roman"/>
          <w:noProof/>
        </w:rPr>
        <w:lastRenderedPageBreak/>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p>
    <w:p w14:paraId="3B02D632" w14:textId="759F50CB" w:rsidR="009F077B" w:rsidRPr="001F473C" w:rsidRDefault="009F077B" w:rsidP="00483C9A">
      <w:pPr>
        <w:suppressLineNumbers/>
        <w:spacing w:line="240" w:lineRule="auto"/>
        <w:rPr>
          <w:rFonts w:cs="Times New Roman"/>
        </w:rPr>
      </w:pPr>
      <w:commentRangeStart w:id="9"/>
      <w:r w:rsidRPr="001F473C">
        <w:rPr>
          <w:rFonts w:cs="Times New Roman"/>
          <w:b/>
          <w:bCs/>
        </w:rPr>
        <w:t xml:space="preserve">Figure </w:t>
      </w:r>
      <w:r w:rsidR="00007890" w:rsidRPr="001F473C">
        <w:rPr>
          <w:rFonts w:cs="Times New Roman"/>
          <w:b/>
          <w:bCs/>
        </w:rPr>
        <w:t>8</w:t>
      </w:r>
      <w:r w:rsidRPr="001F473C">
        <w:rPr>
          <w:rFonts w:cs="Times New Roman"/>
        </w:rPr>
        <w:t>. Wind</w:t>
      </w:r>
      <w:r w:rsidR="002F2AAE" w:rsidRPr="001F473C">
        <w:rPr>
          <w:rFonts w:cs="Times New Roman"/>
        </w:rPr>
        <w:t xml:space="preserve"> </w:t>
      </w:r>
      <w:r w:rsidRPr="001F473C">
        <w:rPr>
          <w:rFonts w:cs="Times New Roman"/>
        </w:rPr>
        <w:t xml:space="preserve">speed (in meters per second) averaged across </w:t>
      </w:r>
      <w:r w:rsidR="002F2AAE" w:rsidRPr="001F473C">
        <w:rPr>
          <w:rFonts w:cs="Times New Roman"/>
        </w:rPr>
        <w:t xml:space="preserve">the </w:t>
      </w:r>
      <w:r w:rsidRPr="001F473C">
        <w:rPr>
          <w:rFonts w:cs="Times New Roman"/>
        </w:rPr>
        <w:t xml:space="preserve">y-axis of landscape scenarios. </w:t>
      </w:r>
      <w:r w:rsidR="001C3A38" w:rsidRPr="001F473C">
        <w:rPr>
          <w:rFonts w:cs="Times New Roman"/>
        </w:rPr>
        <w:t xml:space="preserve">“Hi </w:t>
      </w:r>
      <w:proofErr w:type="spellStart"/>
      <w:r w:rsidR="001C3A38" w:rsidRPr="001F473C">
        <w:rPr>
          <w:rFonts w:cs="Times New Roman"/>
        </w:rPr>
        <w:t>Wx</w:t>
      </w:r>
      <w:proofErr w:type="spellEnd"/>
      <w:r w:rsidR="001C3A38" w:rsidRPr="001F473C">
        <w:rPr>
          <w:rFonts w:cs="Times New Roman"/>
        </w:rPr>
        <w:t xml:space="preserve">” stands for the extreme weather conditions and “Mod. </w:t>
      </w:r>
      <w:proofErr w:type="spellStart"/>
      <w:r w:rsidR="001C3A38" w:rsidRPr="001F473C">
        <w:rPr>
          <w:rFonts w:cs="Times New Roman"/>
        </w:rPr>
        <w:t>Wx</w:t>
      </w:r>
      <w:proofErr w:type="spellEnd"/>
      <w:r w:rsidR="001C3A38" w:rsidRPr="001F473C">
        <w:rPr>
          <w:rFonts w:cs="Times New Roman"/>
        </w:rPr>
        <w:t xml:space="preserve">” for the moderate scenario of fire weather conditions. </w:t>
      </w:r>
      <w:r w:rsidRPr="001F473C">
        <w:rPr>
          <w:rFonts w:cs="Times New Roman"/>
        </w:rPr>
        <w:t>A) Windspeed across all scenarios of once-burned simulated landscapes. B) Windspeed across all scenarios of thrice-burned simulated landscapes.</w:t>
      </w:r>
      <w:commentRangeEnd w:id="9"/>
      <w:r w:rsidR="006F22A7">
        <w:rPr>
          <w:rStyle w:val="CommentReference"/>
        </w:rPr>
        <w:commentReference w:id="9"/>
      </w:r>
    </w:p>
    <w:p w14:paraId="0B93A392" w14:textId="147E7D00" w:rsidR="00ED2ACD" w:rsidRPr="001F473C" w:rsidRDefault="00ED2ACD" w:rsidP="00483C9A">
      <w:pPr>
        <w:suppressLineNumbers/>
        <w:spacing w:line="240" w:lineRule="auto"/>
        <w:rPr>
          <w:rFonts w:cs="Times New Roman"/>
        </w:rPr>
      </w:pPr>
    </w:p>
    <w:p w14:paraId="20075A5F" w14:textId="2DDDBAC9" w:rsidR="0035031E" w:rsidRPr="001F473C" w:rsidRDefault="002C7E01" w:rsidP="007E5615">
      <w:pPr>
        <w:ind w:firstLine="720"/>
        <w:rPr>
          <w:rFonts w:cs="Times New Roman"/>
        </w:rPr>
      </w:pPr>
      <w:r w:rsidRPr="001F473C">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Pr>
          <w:rFonts w:cs="Times New Roman"/>
        </w:rPr>
        <w:t xml:space="preserve"> 9).</w:t>
      </w:r>
      <w:r w:rsidR="007E5615" w:rsidRPr="001F473C">
        <w:rPr>
          <w:rFonts w:cs="Times New Roman"/>
        </w:rPr>
        <w:t xml:space="preserve"> </w:t>
      </w:r>
      <w:r w:rsidR="00ED2ACD" w:rsidRPr="001F473C">
        <w:rPr>
          <w:rFonts w:cs="Times New Roman"/>
        </w:rPr>
        <w:t xml:space="preserve">As wind speed begins to pick back up with increasing distance from the transition point, rate of spread does as well. </w:t>
      </w:r>
      <w:r w:rsidRPr="001F473C">
        <w:rPr>
          <w:rFonts w:cs="Times New Roman"/>
        </w:rPr>
        <w:t>However, across all scenarios, the rate of spread and wind eventually diverged.</w:t>
      </w:r>
      <w:r w:rsidR="00ED2ACD" w:rsidRPr="001F473C">
        <w:rPr>
          <w:rFonts w:cs="Times New Roman"/>
        </w:rPr>
        <w:t xml:space="preserve"> </w:t>
      </w:r>
      <w:r w:rsidRPr="001F473C">
        <w:rPr>
          <w:rFonts w:cs="Times New Roman"/>
        </w:rPr>
        <w:t>While wind speed continued to increase with distance from the transition point in all scenarios, only the once-burned, mean fuel, and extreme fire weather scenarios continued to burn past 50-75 meters beyond the transition point.</w:t>
      </w:r>
    </w:p>
    <w:p w14:paraId="2FEF78D4" w14:textId="77777777" w:rsidR="0035031E" w:rsidRPr="001F473C" w:rsidRDefault="0035031E" w:rsidP="0035031E">
      <w:pPr>
        <w:suppressLineNumbers/>
        <w:rPr>
          <w:rFonts w:cs="Times New Roman"/>
        </w:rPr>
      </w:pPr>
      <w:r w:rsidRPr="001F473C">
        <w:rPr>
          <w:rFonts w:cs="Times New Roman"/>
          <w:noProof/>
        </w:rPr>
        <w:lastRenderedPageBreak/>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06D61A9A" w14:textId="38395791" w:rsidR="009F077B"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9</w:t>
      </w:r>
      <w:r w:rsidRPr="001F473C">
        <w:rPr>
          <w:rFonts w:cs="Times New Roman"/>
        </w:rPr>
        <w:t xml:space="preserve">. </w:t>
      </w:r>
      <w:r w:rsidR="002C7E01" w:rsidRPr="001F473C">
        <w:rPr>
          <w:rFonts w:cs="Times New Roman"/>
        </w:rPr>
        <w:t>Rate of fire spread, in meters per second, across 200 meters of X beginning with the transition from simulated mature to reburned landscapes for each fuel/weather/burn scenario.</w:t>
      </w:r>
      <w:r w:rsidRPr="001F473C">
        <w:rPr>
          <w:rFonts w:cs="Times New Roman"/>
        </w:rPr>
        <w:t xml:space="preserve"> </w:t>
      </w:r>
    </w:p>
    <w:p w14:paraId="1E634BFA" w14:textId="77777777" w:rsidR="0035031E" w:rsidRPr="001F473C" w:rsidRDefault="0035031E" w:rsidP="00483C9A">
      <w:pPr>
        <w:suppressLineNumbers/>
        <w:spacing w:line="240" w:lineRule="auto"/>
        <w:rPr>
          <w:rFonts w:cs="Times New Roman"/>
        </w:rPr>
      </w:pPr>
    </w:p>
    <w:p w14:paraId="3A28B5C2" w14:textId="7F71FB56" w:rsidR="0092718D" w:rsidRPr="001F473C" w:rsidRDefault="0072401A" w:rsidP="00483C9A">
      <w:pPr>
        <w:pStyle w:val="Heading3"/>
        <w:spacing w:line="480" w:lineRule="auto"/>
      </w:pPr>
      <w:r w:rsidRPr="001F473C">
        <w:t xml:space="preserve">3.4 </w:t>
      </w:r>
      <w:r w:rsidR="0092718D" w:rsidRPr="001F473C">
        <w:t xml:space="preserve">Modeled </w:t>
      </w:r>
      <w:r w:rsidR="002F2AAE" w:rsidRPr="001F473C">
        <w:t>F</w:t>
      </w:r>
      <w:r w:rsidR="0092718D" w:rsidRPr="001F473C">
        <w:t xml:space="preserve">ire </w:t>
      </w:r>
      <w:r w:rsidR="002F2AAE" w:rsidRPr="001F473C">
        <w:t>E</w:t>
      </w:r>
      <w:r w:rsidR="0092718D" w:rsidRPr="001F473C">
        <w:t>ffects</w:t>
      </w:r>
    </w:p>
    <w:p w14:paraId="3C3557E0" w14:textId="746B4BC3" w:rsidR="007E5615" w:rsidRPr="001F473C" w:rsidRDefault="002C7E01" w:rsidP="000E2E4A">
      <w:pPr>
        <w:ind w:firstLine="720"/>
        <w:rPr>
          <w:rFonts w:cs="Times New Roman"/>
        </w:rPr>
      </w:pPr>
      <w:r w:rsidRPr="001F473C">
        <w:rPr>
          <w:rFonts w:cs="Times New Roman"/>
        </w:rPr>
        <w:t>Canopy consumption was greatest in the once-burned, mean fuel, and extreme weather scenarios (Fig. 10); again, it was the only scenario to burn past 75 m beyond the transition point (x = 0).</w:t>
      </w:r>
      <w:r w:rsidR="002F2AAE" w:rsidRPr="001F473C">
        <w:rPr>
          <w:rFonts w:cs="Times New Roman"/>
        </w:rPr>
        <w:t xml:space="preserve"> </w:t>
      </w:r>
      <w:r w:rsidRPr="001F473C">
        <w:rPr>
          <w:rFonts w:cs="Times New Roman"/>
        </w:rPr>
        <w:t>All other scenarios displayed high canopy consumption (&lt; 75%) within the first 25 m of combustion before dropping to 0% by the first 40 m of the reburned domain (Fig.</w:t>
      </w:r>
      <w:r w:rsidR="002F2AAE" w:rsidRPr="001F473C">
        <w:rPr>
          <w:rFonts w:cs="Times New Roman"/>
        </w:rPr>
        <w:t xml:space="preserve"> 11).</w:t>
      </w:r>
    </w:p>
    <w:p w14:paraId="43A46C8E" w14:textId="6FE78BAC" w:rsidR="00BD00AA" w:rsidRPr="001F473C" w:rsidRDefault="009E5257" w:rsidP="009E5257">
      <w:pPr>
        <w:suppressLineNumbers/>
        <w:spacing w:line="240" w:lineRule="auto"/>
        <w:rPr>
          <w:rFonts w:cs="Times New Roman"/>
        </w:rPr>
      </w:pPr>
      <w:r w:rsidRPr="001F473C">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4EFB23" w14:textId="5AC0388D" w:rsidR="007E5615" w:rsidRPr="001F473C" w:rsidRDefault="00BD00AA" w:rsidP="00483C9A">
      <w:pPr>
        <w:suppressLineNumbers/>
        <w:spacing w:line="240" w:lineRule="auto"/>
        <w:rPr>
          <w:rFonts w:cs="Times New Roman"/>
          <w:color w:val="000000" w:themeColor="text1"/>
        </w:rPr>
      </w:pPr>
      <w:r w:rsidRPr="001F473C">
        <w:rPr>
          <w:rFonts w:cs="Times New Roman"/>
          <w:b/>
          <w:bCs/>
          <w:color w:val="000000" w:themeColor="text1"/>
        </w:rPr>
        <w:lastRenderedPageBreak/>
        <w:t xml:space="preserve">Figure </w:t>
      </w:r>
      <w:r w:rsidR="00007890" w:rsidRPr="001F473C">
        <w:rPr>
          <w:rFonts w:cs="Times New Roman"/>
          <w:b/>
          <w:bCs/>
          <w:color w:val="000000" w:themeColor="text1"/>
        </w:rPr>
        <w:t>10</w:t>
      </w:r>
      <w:r w:rsidRPr="001F473C">
        <w:rPr>
          <w:rFonts w:cs="Times New Roman"/>
          <w:b/>
          <w:bCs/>
          <w:color w:val="000000" w:themeColor="text1"/>
        </w:rPr>
        <w:t>.</w:t>
      </w:r>
      <w:r w:rsidRPr="001F473C">
        <w:rPr>
          <w:rFonts w:cs="Times New Roman"/>
          <w:color w:val="000000" w:themeColor="text1"/>
        </w:rPr>
        <w:t xml:space="preserve"> </w:t>
      </w:r>
      <w:r w:rsidR="002C7E01" w:rsidRPr="001F473C">
        <w:rPr>
          <w:rFonts w:cs="Times New Roman"/>
          <w:color w:val="000000" w:themeColor="text1"/>
        </w:rPr>
        <w:t xml:space="preserve">Two-dimensional canopy </w:t>
      </w:r>
      <w:r w:rsidR="00AA310E" w:rsidRPr="001F473C">
        <w:rPr>
          <w:rFonts w:cs="Times New Roman"/>
          <w:color w:val="000000" w:themeColor="text1"/>
        </w:rPr>
        <w:t>consumption</w:t>
      </w:r>
      <w:r w:rsidR="002C7E01" w:rsidRPr="001F473C">
        <w:rPr>
          <w:rFonts w:cs="Times New Roman"/>
          <w:color w:val="000000" w:themeColor="text1"/>
        </w:rPr>
        <w:t xml:space="preserve"> between 1-time and three-time burns and across median and high-fuel scenarios.</w:t>
      </w:r>
      <w:r w:rsidR="00E22BC0" w:rsidRPr="001F473C">
        <w:rPr>
          <w:rFonts w:cs="Times New Roman"/>
          <w:color w:val="000000" w:themeColor="text1"/>
        </w:rPr>
        <w:t xml:space="preserve"> X of 0 at the bottom left indicates the start of the burned fuels and the beginning of the transition between mature and burned landscapes. </w:t>
      </w:r>
      <w:r w:rsidR="006B0C59" w:rsidRPr="001F473C">
        <w:rPr>
          <w:rFonts w:cs="Times New Roman"/>
          <w:color w:val="000000" w:themeColor="text1"/>
        </w:rPr>
        <w:t>High-fuel scenarios contain fewer trees owing to computational limits to the number of trees that can be tracked in WFDS (the modeling domain remained consistent, however).</w:t>
      </w:r>
      <w:r w:rsidR="001C3A38" w:rsidRPr="001F473C">
        <w:rPr>
          <w:rFonts w:cs="Times New Roman"/>
          <w:color w:val="000000" w:themeColor="text1"/>
        </w:rPr>
        <w:t xml:space="preserve"> </w:t>
      </w:r>
      <w:r w:rsidR="00E22BC0" w:rsidRPr="001F473C">
        <w:rPr>
          <w:rFonts w:cs="Times New Roman"/>
          <w:color w:val="000000" w:themeColor="text1"/>
        </w:rPr>
        <w:t xml:space="preserve"> </w:t>
      </w:r>
    </w:p>
    <w:p w14:paraId="0A1BE44A" w14:textId="77777777" w:rsidR="00B13836" w:rsidRPr="001F473C" w:rsidRDefault="00B13836" w:rsidP="00483C9A">
      <w:pPr>
        <w:suppressLineNumbers/>
        <w:spacing w:line="240" w:lineRule="auto"/>
        <w:rPr>
          <w:rFonts w:cs="Times New Roman"/>
          <w:color w:val="000000" w:themeColor="text1"/>
        </w:rPr>
      </w:pPr>
    </w:p>
    <w:p w14:paraId="6B9E98A4" w14:textId="782FFD18" w:rsidR="007E5615" w:rsidRPr="001F473C" w:rsidRDefault="007E5615" w:rsidP="00E22BC0">
      <w:pPr>
        <w:rPr>
          <w:rFonts w:cs="Times New Roman"/>
        </w:rPr>
      </w:pPr>
      <w:r w:rsidRPr="001F473C">
        <w:rPr>
          <w:rFonts w:cs="Times New Roman"/>
        </w:rPr>
        <w:tab/>
      </w:r>
      <w:r w:rsidR="006B0C59" w:rsidRPr="001F473C">
        <w:rPr>
          <w:rFonts w:cs="Times New Roman"/>
        </w:rPr>
        <w:t>The average crown consumption was close to zero percent within 30 – 40 m past the transition zone in all thrice-burned landscapes (Fig.</w:t>
      </w:r>
      <w:r w:rsidR="00906723" w:rsidRPr="001F473C">
        <w:rPr>
          <w:rFonts w:cs="Times New Roman"/>
        </w:rPr>
        <w:t xml:space="preserve"> 11). </w:t>
      </w:r>
    </w:p>
    <w:p w14:paraId="70FCEC80" w14:textId="117432FC" w:rsidR="00BD00AA" w:rsidRPr="001F473C" w:rsidRDefault="00B678E7" w:rsidP="00934247">
      <w:pPr>
        <w:suppressLineNumbers/>
        <w:rPr>
          <w:rFonts w:cs="Times New Roman"/>
        </w:rPr>
      </w:pPr>
      <w:r w:rsidRPr="001F473C">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4E3992B" w14:textId="556A6EB3" w:rsidR="00BD00AA" w:rsidRPr="001F473C" w:rsidRDefault="00BD00AA"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11</w:t>
      </w:r>
      <w:r w:rsidRPr="001F473C">
        <w:rPr>
          <w:rFonts w:cs="Times New Roman"/>
        </w:rPr>
        <w:t xml:space="preserve">. </w:t>
      </w:r>
      <w:r w:rsidR="004E0C83" w:rsidRPr="001F473C">
        <w:rPr>
          <w:rFonts w:cs="Times New Roman"/>
        </w:rPr>
        <w:t>Crown consumption across 1-time and 3-time burns and median and high-fuel scenarios.</w:t>
      </w:r>
      <w:r w:rsidR="00E22BC0" w:rsidRPr="001F473C">
        <w:rPr>
          <w:rFonts w:cs="Times New Roman"/>
        </w:rPr>
        <w:t xml:space="preserve"> </w:t>
      </w:r>
      <w:r w:rsidR="004E0C83" w:rsidRPr="001F473C">
        <w:rPr>
          <w:rFonts w:cs="Times New Roman"/>
        </w:rPr>
        <w:t>Circles represent the difference between the starting crown mass and ending crown mass, with larger circles indicating a larger difference.</w:t>
      </w:r>
      <w:r w:rsidR="00934247" w:rsidRPr="001F473C">
        <w:rPr>
          <w:rFonts w:cs="Times New Roman"/>
        </w:rPr>
        <w:t xml:space="preserve"> Blue line represents </w:t>
      </w:r>
      <w:r w:rsidR="002F2AAE" w:rsidRPr="001F473C">
        <w:rPr>
          <w:rFonts w:cs="Times New Roman"/>
        </w:rPr>
        <w:t xml:space="preserve">the </w:t>
      </w:r>
      <w:r w:rsidR="00934247" w:rsidRPr="001F473C">
        <w:rPr>
          <w:rFonts w:cs="Times New Roman"/>
        </w:rPr>
        <w:t>average</w:t>
      </w:r>
      <w:r w:rsidR="003B0B48" w:rsidRPr="001F473C">
        <w:rPr>
          <w:rFonts w:cs="Times New Roman"/>
        </w:rPr>
        <w:t>.</w:t>
      </w:r>
      <w:r w:rsidR="00934247" w:rsidRPr="001F473C">
        <w:rPr>
          <w:rFonts w:cs="Times New Roman"/>
        </w:rPr>
        <w:t xml:space="preserve"> </w:t>
      </w:r>
    </w:p>
    <w:p w14:paraId="39EC7EE6" w14:textId="77777777" w:rsidR="00B62A29" w:rsidRPr="001F473C" w:rsidRDefault="00B62A29" w:rsidP="00483C9A">
      <w:pPr>
        <w:suppressLineNumbers/>
        <w:rPr>
          <w:rFonts w:cs="Times New Roman"/>
        </w:rPr>
      </w:pPr>
    </w:p>
    <w:p w14:paraId="0000004B" w14:textId="4B6A6FA5" w:rsidR="00FD1B39" w:rsidRPr="001F473C" w:rsidRDefault="0072401A" w:rsidP="00B12107">
      <w:pPr>
        <w:pStyle w:val="Heading2"/>
      </w:pPr>
      <w:r w:rsidRPr="001F473C">
        <w:t xml:space="preserve">4. </w:t>
      </w:r>
      <w:r w:rsidR="002525A6" w:rsidRPr="001F473C">
        <w:t>Discussion</w:t>
      </w:r>
    </w:p>
    <w:p w14:paraId="04D456D1" w14:textId="047B1591" w:rsidR="002F2AAE" w:rsidRPr="001F473C" w:rsidRDefault="002F2AAE" w:rsidP="002F2AAE">
      <w:pPr>
        <w:ind w:firstLine="720"/>
        <w:rPr>
          <w:rFonts w:cs="Times New Roman"/>
        </w:rPr>
      </w:pPr>
      <w:r w:rsidRPr="001F473C">
        <w:rPr>
          <w:rFonts w:cs="Times New Roman"/>
        </w:rPr>
        <w:t xml:space="preserve">Fuel abundance increased across reburn-history, particularly the fine and large fuels. </w:t>
      </w:r>
      <w:r w:rsidR="004E0C83" w:rsidRPr="001F473C">
        <w:rPr>
          <w:rFonts w:cs="Times New Roman"/>
        </w:rPr>
        <w:t xml:space="preserve">The connectivity of both surface and canopy fuels declined across reburned landscapes; thrice-burned trees displayed the most clumped spatial pattern, and the most </w:t>
      </w:r>
      <w:r w:rsidR="00161CB9" w:rsidRPr="001F473C">
        <w:rPr>
          <w:rFonts w:cs="Times New Roman"/>
        </w:rPr>
        <w:t>abundant ground cover</w:t>
      </w:r>
      <w:r w:rsidR="004E0C83" w:rsidRPr="001F473C">
        <w:rPr>
          <w:rFonts w:cs="Times New Roman"/>
        </w:rPr>
        <w:t xml:space="preserve"> in thrice-burned landscapes was bare litter.</w:t>
      </w:r>
    </w:p>
    <w:p w14:paraId="61133F0E" w14:textId="06F5B83D" w:rsidR="002F2AAE" w:rsidRPr="00A64667" w:rsidRDefault="004E0C83" w:rsidP="002F2AAE">
      <w:pPr>
        <w:ind w:firstLine="720"/>
        <w:rPr>
          <w:rFonts w:cs="Times New Roman"/>
          <w:vertAlign w:val="superscript"/>
        </w:rPr>
      </w:pPr>
      <w:r w:rsidRPr="001F473C">
        <w:rPr>
          <w:rFonts w:cs="Times New Roman"/>
        </w:rPr>
        <w:t>Once-burned landscapes displayed a greater rate of spread and consumption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w:t>
      </w:r>
      <w:r w:rsidR="002F2AAE" w:rsidRPr="001F473C">
        <w:rPr>
          <w:rFonts w:cs="Times New Roman"/>
        </w:rPr>
        <w:lastRenderedPageBreak/>
        <w:t>processed-based models like the University of Virginia Forest Model Enhanced (UVAFME) found that declines in fuel abundance led to lower fire severity and intensity in stands with greater deciduous presence</w:t>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r w:rsidR="00685CFA">
        <w:rPr>
          <w:rFonts w:cs="Times New Roman"/>
        </w:rPr>
        <w:t xml:space="preserve"> </w:t>
      </w:r>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01BDEDFF" w:rsidR="005A65D6" w:rsidRPr="001F473C" w:rsidRDefault="004E0C83" w:rsidP="002F2AAE">
      <w:pPr>
        <w:ind w:firstLine="720"/>
        <w:rPr>
          <w:rFonts w:cs="Times New Roman"/>
        </w:rPr>
      </w:pPr>
      <w:r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Pr="001F473C">
        <w:rPr>
          <w:rFonts w:cs="Times New Roman"/>
        </w:rPr>
        <w:t>.</w:t>
      </w:r>
      <w:r w:rsidR="005A65D6" w:rsidRPr="001F473C">
        <w:rPr>
          <w:rFonts w:cs="Times New Roman"/>
        </w:rPr>
        <w:t xml:space="preserve"> </w:t>
      </w:r>
      <w:r w:rsidRPr="001F473C">
        <w:rPr>
          <w:rFonts w:cs="Times New Roman"/>
        </w:rPr>
        <w:t>Prior to this, transition zones between burned and unburned forests in the interior have not been simulated using a combustion model, but have been documented by fire managers across the state.</w:t>
      </w:r>
      <w:r w:rsidR="00685CFA">
        <w:rPr>
          <w:rFonts w:cs="Times New Roman"/>
        </w:rPr>
        <w:t xml:space="preserve"> W</w:t>
      </w:r>
      <w:r w:rsidRPr="001F473C">
        <w:rPr>
          <w:rFonts w:cs="Times New Roman"/>
        </w:rPr>
        <w:t xml:space="preserve">e did not observe a consistent rate of spread in the majority of scenarios more than 75 m from the </w:t>
      </w:r>
      <w:r w:rsidR="00685CFA">
        <w:rPr>
          <w:rFonts w:cs="Times New Roman"/>
        </w:rPr>
        <w:t xml:space="preserve">border between burned and unburned forest, implying </w:t>
      </w:r>
      <w:r w:rsidR="00656A76">
        <w:rPr>
          <w:rFonts w:cs="Times New Roman"/>
        </w:rPr>
        <w:t>fire spread is limited in continuous reburned landscapes</w:t>
      </w:r>
      <w:r w:rsidRPr="001F473C">
        <w:rPr>
          <w:rFonts w:cs="Times New Roman"/>
        </w:rPr>
        <w:t>.</w:t>
      </w:r>
    </w:p>
    <w:p w14:paraId="36DB8BCB" w14:textId="7E9F0697" w:rsidR="002F2AAE" w:rsidRPr="001F473C" w:rsidRDefault="00D31758" w:rsidP="002F2AAE">
      <w:pPr>
        <w:ind w:firstLine="720"/>
        <w:rPr>
          <w:rFonts w:cs="Times New Roman"/>
        </w:rPr>
      </w:pPr>
      <w:r>
        <w:rPr>
          <w:rFonts w:cs="Times New Roman"/>
        </w:rPr>
        <w:t xml:space="preserve">Our </w:t>
      </w:r>
      <w:r w:rsidR="00685CFA">
        <w:rPr>
          <w:rFonts w:cs="Times New Roman"/>
        </w:rPr>
        <w:t xml:space="preserve">modeling here makes several important simplifying assumptions around </w:t>
      </w:r>
      <w:r w:rsidR="006B0C59" w:rsidRPr="001F473C">
        <w:rPr>
          <w:rFonts w:cs="Times New Roman"/>
        </w:rPr>
        <w:t>fire behavior in boreal forests.</w:t>
      </w:r>
      <w:r>
        <w:rPr>
          <w:rFonts w:cs="Times New Roman"/>
        </w:rPr>
        <w:t xml:space="preserve"> </w:t>
      </w:r>
      <w:r w:rsidR="00685CFA">
        <w:rPr>
          <w:rFonts w:cs="Times New Roman"/>
        </w:rPr>
        <w:t>First, s</w:t>
      </w:r>
      <w:r>
        <w:rPr>
          <w:rFonts w:cs="Times New Roman"/>
        </w:rPr>
        <w:t>moldering fires are a key element of boreal fires</w:t>
      </w:r>
      <w:r w:rsidR="00685CFA">
        <w:rPr>
          <w:rFonts w:cs="Times New Roman"/>
        </w:rPr>
        <w:t xml:space="preserve"> </w:t>
      </w:r>
      <w:r w:rsidR="006812F0">
        <w:rPr>
          <w:rFonts w:cs="Times New Roman"/>
        </w:rPr>
        <w:fldChar w:fldCharType="begin"/>
      </w:r>
      <w:r w:rsidR="006812F0">
        <w:rPr>
          <w:rFonts w:cs="Times New Roman"/>
        </w:rPr>
        <w:instrText xml:space="preserve"> ADDIN ZOTERO_ITEM CSL_CITATION {"citationID":"mpHYEHf2","properties":{"formattedCitation":"(Baughman et al., 2024; Ryan, 2002)","plainCitation":"(Baughman et al., 2024; Ryan, 2002)","noteIndex":0},"citationItems":[{"id":5066,"uris":["http://zotero.org/users/10601290/items/NVF8DY9K"],"itemData":{"id":5066,"type":"report","language":"en","source":"Zotero","title":"Improved Fire History Through Retroactive Analysis Of Fire Extent in Alaska's National Wildlife Refuges","author":[{"family":"Baughman","given":"Carson"},{"family":"Saperstein","given":"Lisa"},{"family":"Loehman","given":"Rachel"}],"issued":{"date-parts":[["2024"]]},"citation-key":"Baughman_2024"},"label":"page"},{"id":5149,"uris":["http://zotero.org/users/10601290/items/DSK9XZ4N"],"itemData":{"id":5149,"type":"article-journal","abstract":"This paper reviews and synthesizes literature on ﬁre as a disturbance factor in boreal forests. Spatial and temporal variation in the biophysical environment, speciﬁcally, vegetative structure, terrain, and weather lead to variations in ﬁre behavior. Changes in slope, aspect, elevation, and soil affect site energy and water budgets and the potential plant community. These terrain features also have a major inﬂuence on ﬁre-caused disturbance through their role in determining moisture conditions and ﬂammability of fuels on hourly, seasonal, and successional time-scales. On ﬁne time scales (minutes to hours), changes in weather, speciﬁcally wind and relative humidity, signiﬁcantly affect a ﬁre’s intensity and aboveground effects. Normal seasonal changes in dryness and periodic drought inﬂuence ﬁre intensity and severity principally by affecting the depth of burn and belowground effects. On decades-long time scales changes in vegetative structure affect the mass of fuel available for burning and therefore the potential energy that can be released during a ﬁre. The severity of ﬁre varies in time and space depending not only on the biophysical environment, but also on the location on the ﬁre’s perimeter (head vs. ﬂank vs. rear). Spatial and temporal variation in severity within a ﬁre can have long-lasting impacts on the structure and species composition of post-ﬁre communities and the potential for future disturbances. Characteristic temperature histories of ground, surface, and crown ﬁres are used to illustrate variations in ﬁre severity. A soil-heating model is used to illustrate the impact of varying depth of burn on the depth at which various ﬁre effects occur in the soil proﬁle. A conceptual model is presented for the effects of ﬁre severity on ﬁre-plant regeneration interactions. The conceptual model can be used by restoration ecologists to evaluate the differential effects of controlled or prescribed ﬁres and wildﬁres and to plan and implement ﬁre treatments to conserve biodiversity.","container-title":"Silva Fennica","DOI":"10.14214/sf.548","ISSN":"22424075","issue":"1","journalAbbreviation":"Silva Fenn.","language":"en","license":"https://creativecommons.org/licenses/by-sa/4.0/","source":"DOI.org (Crossref)","title":"Dynamic interactions between forest structure and fire behavior in boreal ecosystems","URL":"https://www.silvafennica.fi/article/548","volume":"36","author":[{"family":"Ryan","given":"Kevin"}],"accessed":{"date-parts":[["2024",5,14]]},"issued":{"date-parts":[["2002"]]},"citation-key":"Ryan_2002"},"label":"page"}],"schema":"https://github.com/citation-style-language/schema/raw/master/csl-citation.json"} </w:instrText>
      </w:r>
      <w:r w:rsidR="006812F0">
        <w:rPr>
          <w:rFonts w:cs="Times New Roman"/>
        </w:rPr>
        <w:fldChar w:fldCharType="separate"/>
      </w:r>
      <w:r w:rsidR="006812F0">
        <w:rPr>
          <w:rFonts w:cs="Times New Roman"/>
          <w:noProof/>
        </w:rPr>
        <w:t>(Baughman et al., 2024; Ryan, 2002)</w:t>
      </w:r>
      <w:r w:rsidR="006812F0">
        <w:rPr>
          <w:rFonts w:cs="Times New Roman"/>
        </w:rPr>
        <w:fldChar w:fldCharType="end"/>
      </w:r>
      <w:r w:rsidR="006812F0">
        <w:rPr>
          <w:rFonts w:cs="Times New Roman"/>
        </w:rPr>
        <w:t xml:space="preserve">. </w:t>
      </w:r>
      <w:r w:rsidR="00685CFA">
        <w:rPr>
          <w:rFonts w:cs="Times New Roman"/>
        </w:rPr>
        <w:t>However, we observed shallow or non-existent soil organic layers in emerging deciduous reburned stands (Hayes and Buma, 2021), which might imply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deciduous stands </w:t>
      </w:r>
      <w:r w:rsidR="00685CFA" w:rsidRPr="001F473C">
        <w:rPr>
          <w:rFonts w:cs="Times New Roman"/>
        </w:rPr>
        <w:t>over the temporal scales simulated, they may be important on a larger scale.</w:t>
      </w:r>
      <w:r w:rsidR="00685CFA">
        <w:rPr>
          <w:rFonts w:cs="Times New Roman"/>
        </w:rPr>
        <w:t xml:space="preserve"> V</w:t>
      </w:r>
      <w:r>
        <w:rPr>
          <w:rFonts w:cs="Times New Roman"/>
        </w:rPr>
        <w:t>ery few fire behavior models can simulate smolde</w:t>
      </w:r>
      <w:r w:rsidR="00685CFA">
        <w:rPr>
          <w:rFonts w:cs="Times New Roman"/>
        </w:rPr>
        <w:t>r</w:t>
      </w:r>
      <w:r>
        <w:rPr>
          <w:rFonts w:cs="Times New Roman"/>
        </w:rPr>
        <w:t>ing and fire spread simultaneously at a scale relevant to both forms of combustion.</w:t>
      </w:r>
      <w:r w:rsidR="003B0F0D" w:rsidRPr="001F473C">
        <w:rPr>
          <w:rFonts w:cs="Times New Roman"/>
        </w:rPr>
        <w:t xml:space="preserve"> </w:t>
      </w:r>
      <w:r>
        <w:rPr>
          <w:rFonts w:cs="Times New Roman"/>
        </w:rPr>
        <w:t xml:space="preserve">Future work that examines the </w:t>
      </w:r>
      <w:r>
        <w:rPr>
          <w:rFonts w:cs="Times New Roman"/>
        </w:rPr>
        <w:lastRenderedPageBreak/>
        <w:t xml:space="preserve">role of smoldering combustion in deciduous stands or the transition between smoldering and spreading in boreal fuel types more generally would help fill this gap. </w:t>
      </w:r>
      <w:commentRangeStart w:id="10"/>
      <w:r w:rsidR="00B12107">
        <w:rPr>
          <w:rFonts w:cs="Times New Roman"/>
        </w:rPr>
        <w:t xml:space="preserve">Secondly …. </w:t>
      </w:r>
      <w:commentRangeEnd w:id="10"/>
      <w:r w:rsidR="00B12107">
        <w:rPr>
          <w:rStyle w:val="CommentReference"/>
        </w:rPr>
        <w:commentReference w:id="10"/>
      </w:r>
    </w:p>
    <w:p w14:paraId="473B3417" w14:textId="51BC9C4B" w:rsidR="002F2AAE" w:rsidRPr="001F473C" w:rsidRDefault="00B12107" w:rsidP="00B12107">
      <w:pPr>
        <w:ind w:firstLine="720"/>
        <w:rPr>
          <w:rFonts w:cs="Times New Roman"/>
        </w:rPr>
      </w:pPr>
      <w:bookmarkStart w:id="11" w:name="_heading=h.8nw2kotdx536" w:colFirst="0" w:colLast="0"/>
      <w:bookmarkEnd w:id="11"/>
      <w:r w:rsidRPr="001F473C">
        <w:rPr>
          <w:rFonts w:cs="Times New Roman"/>
        </w:rPr>
        <w:t xml:space="preserve">The presence of less-flammable deciduous species has been invoked as a landscape management solution to boreal warming </w:t>
      </w:r>
      <w:r>
        <w:rPr>
          <w:rFonts w:cs="Times New Roman"/>
        </w:rPr>
        <w:fldChar w:fldCharType="begin"/>
      </w:r>
      <w:r>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Pr>
          <w:rFonts w:cs="Times New Roman"/>
        </w:rPr>
        <w:fldChar w:fldCharType="separate"/>
      </w:r>
      <w:r>
        <w:rPr>
          <w:rFonts w:cs="Times New Roman"/>
          <w:noProof/>
        </w:rPr>
        <w:t>(Astrup et al., 2018)</w:t>
      </w:r>
      <w:r>
        <w:rPr>
          <w:rFonts w:cs="Times New Roman"/>
        </w:rPr>
        <w:fldChar w:fldCharType="end"/>
      </w:r>
      <w:r w:rsidRPr="001F473C">
        <w:rPr>
          <w:rFonts w:cs="Times New Roman"/>
        </w:rPr>
        <w:t xml:space="preserve">, based on paleoecological evidence of declining fire activity found alongside increases in the presence of birch pollen </w:t>
      </w:r>
      <w:r>
        <w:rPr>
          <w:rFonts w:cs="Times New Roman"/>
        </w:rPr>
        <w:fldChar w:fldCharType="begin"/>
      </w:r>
      <w:r>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Pr>
          <w:rFonts w:ascii="Cambria Math" w:hAnsi="Cambria Math" w:cs="Cambria Math"/>
        </w:rPr>
        <w:instrText>∼</w:instrText>
      </w:r>
      <w:r>
        <w:rPr>
          <w:rFonts w:cs="Times New Roman"/>
        </w:rPr>
        <w:instrText xml:space="preserve">6,000–3,000 y ago, probably as a result of elevated landscape flammability associated with increased\n              Picea mariana\n              in the regional vegetation. During the Medieval Climate Anomaly (MCA; </w:instrText>
      </w:r>
      <w:r>
        <w:rPr>
          <w:rFonts w:ascii="Cambria Math" w:hAnsi="Cambria Math" w:cs="Cambria Math"/>
        </w:rPr>
        <w:instrText>∼</w:instrText>
      </w:r>
      <w:r>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Pr>
          <w:rFonts w:cs="Times New Roman"/>
        </w:rPr>
        <w:fldChar w:fldCharType="separate"/>
      </w:r>
      <w:r>
        <w:rPr>
          <w:rFonts w:cs="Times New Roman"/>
          <w:noProof/>
        </w:rPr>
        <w:t>(Brubaker et al., 2009; Kelly et al., 2013)</w:t>
      </w:r>
      <w:r>
        <w:rPr>
          <w:rFonts w:cs="Times New Roman"/>
        </w:rPr>
        <w:fldChar w:fldCharType="end"/>
      </w:r>
      <w:r>
        <w:rPr>
          <w:rFonts w:cs="Times New Roman"/>
        </w:rPr>
        <w:t>.</w:t>
      </w:r>
      <w:r w:rsidRPr="001F473C">
        <w:rPr>
          <w:rFonts w:cs="Times New Roman"/>
        </w:rPr>
        <w:t xml:space="preserve"> Our finding that simulated fire spread did not occur in thrice-burned landscapes, even under extreme conditions, suggests that fuel constraints outweigh fire weather conditions, at least during the initial decades of post-fire regeneration. </w:t>
      </w:r>
      <w:r>
        <w:rPr>
          <w:rFonts w:cs="Times New Roman"/>
        </w:rPr>
        <w:t>O</w:t>
      </w:r>
      <w:r w:rsidR="004E0C83" w:rsidRPr="001F473C">
        <w:rPr>
          <w:rFonts w:cs="Times New Roman"/>
        </w:rPr>
        <w:t>ur simulated reburned landscapes were based on the observed characteristics of 15-year-old regenerated stands.</w:t>
      </w:r>
      <w:r w:rsidR="002F2AAE" w:rsidRPr="001F473C">
        <w:rPr>
          <w:rFonts w:cs="Times New Roman"/>
        </w:rPr>
        <w:t xml:space="preserve"> </w:t>
      </w:r>
      <w:r>
        <w:rPr>
          <w:rFonts w:cs="Times New Roman"/>
        </w:rPr>
        <w:t>Currently, few examples exist of stands that reburn within 20 years,</w:t>
      </w:r>
      <w:r w:rsidR="00685CFA">
        <w:rPr>
          <w:rFonts w:cs="Times New Roman"/>
        </w:rPr>
        <w:t xml:space="preserve"> </w:t>
      </w:r>
      <w:r w:rsidR="004E0C83" w:rsidRPr="001F473C">
        <w:rPr>
          <w:rFonts w:cs="Times New Roman"/>
        </w:rPr>
        <w:t>suggest</w:t>
      </w:r>
      <w:r>
        <w:rPr>
          <w:rFonts w:cs="Times New Roman"/>
        </w:rPr>
        <w:t>ing</w:t>
      </w:r>
      <w:r w:rsidR="004E0C83" w:rsidRPr="001F473C">
        <w:rPr>
          <w:rFonts w:cs="Times New Roman"/>
        </w:rPr>
        <w:t xml:space="preserve"> that self-regulati</w:t>
      </w:r>
      <w:r>
        <w:rPr>
          <w:rFonts w:cs="Times New Roman"/>
        </w:rPr>
        <w:t>on</w:t>
      </w:r>
      <w:r w:rsidR="004E0C83" w:rsidRPr="001F473C">
        <w:rPr>
          <w:rFonts w:cs="Times New Roman"/>
        </w:rPr>
        <w:t xml:space="preserve"> persists </w:t>
      </w:r>
      <w:r>
        <w:rPr>
          <w:rFonts w:cs="Times New Roman"/>
        </w:rPr>
        <w:t>within the first two decades after fire</w:t>
      </w:r>
      <w:r w:rsidR="004E0C83"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XMRJ94O","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891B34">
        <w:rPr>
          <w:rFonts w:cs="Times New Roman"/>
        </w:rPr>
        <w:fldChar w:fldCharType="separate"/>
      </w:r>
      <w:r w:rsidR="00891B34">
        <w:rPr>
          <w:rFonts w:cs="Times New Roman"/>
          <w:noProof/>
        </w:rPr>
        <w:t>(Buma et al., 2022)</w:t>
      </w:r>
      <w:r w:rsidR="00891B34">
        <w:rPr>
          <w:rFonts w:cs="Times New Roman"/>
        </w:rPr>
        <w:fldChar w:fldCharType="end"/>
      </w:r>
      <w:r w:rsidR="00891B34">
        <w:rPr>
          <w:rFonts w:cs="Times New Roman"/>
        </w:rPr>
        <w:t>,</w:t>
      </w:r>
      <w:r w:rsidR="004E0C83" w:rsidRPr="001F473C">
        <w:rPr>
          <w:rFonts w:cs="Times New Roman"/>
        </w:rPr>
        <w:t xml:space="preserve"> which is consistent with our findings</w:t>
      </w:r>
      <w:r>
        <w:rPr>
          <w:rFonts w:cs="Times New Roman"/>
        </w:rPr>
        <w:t xml:space="preserve"> – we observed that once-burned landscapes could sustain fire spread, but only under extreme weather conditions. Even when primed to burn with high abundance and connectivity of fuels and extreme weather conditions, thrice-burned landscapes did not sustain fire spread. Future work exploring the threshold of fuel abundance or connectivity that prevents fire spread in reburned stands will be critical to anticipating fire risk under changing fire season conditions</w:t>
      </w:r>
      <w:r w:rsidR="00897554">
        <w:rPr>
          <w:rFonts w:cs="Times New Roman"/>
        </w:rPr>
        <w:t xml:space="preserve"> and is vital to validating modeling tools such as the one used here. </w:t>
      </w:r>
      <w:r>
        <w:rPr>
          <w:rFonts w:cs="Times New Roman"/>
        </w:rPr>
        <w:t xml:space="preserve"> </w:t>
      </w:r>
    </w:p>
    <w:p w14:paraId="0000004E" w14:textId="40455DBF" w:rsidR="00FD1B39" w:rsidRPr="001F473C" w:rsidRDefault="0072401A" w:rsidP="00B12107">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w:t>
      </w:r>
      <w:proofErr w:type="spellStart"/>
      <w:r w:rsidR="004E27E6" w:rsidRPr="001F473C">
        <w:rPr>
          <w:rFonts w:cs="Times New Roman"/>
        </w:rPr>
        <w:t>Kodicherla</w:t>
      </w:r>
      <w:proofErr w:type="spellEnd"/>
      <w:r w:rsidR="004E27E6" w:rsidRPr="001F473C">
        <w:rPr>
          <w:rFonts w:cs="Times New Roman"/>
        </w:rPr>
        <w:t xml:space="preserve">,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B12107">
      <w:pPr>
        <w:pStyle w:val="Heading2"/>
      </w:pPr>
      <w:r w:rsidRPr="001F473C">
        <w:lastRenderedPageBreak/>
        <w:t xml:space="preserve">6. </w:t>
      </w:r>
      <w:r w:rsidR="002525A6" w:rsidRPr="001F473C">
        <w:t xml:space="preserve">References </w:t>
      </w:r>
    </w:p>
    <w:p w14:paraId="6CA1C8B9" w14:textId="77777777" w:rsidR="006812F0" w:rsidRPr="006812F0" w:rsidRDefault="00891B34" w:rsidP="006812F0">
      <w:pPr>
        <w:pStyle w:val="Bibliography"/>
      </w:pPr>
      <w:r>
        <w:fldChar w:fldCharType="begin"/>
      </w:r>
      <w:r w:rsidR="00BC3179">
        <w:instrText xml:space="preserve"> ADDIN ZOTERO_BIBL {"uncited":[],"omitted":[],"custom":[]} CSL_BIBLIOGRAPHY </w:instrText>
      </w:r>
      <w:r>
        <w:fldChar w:fldCharType="separate"/>
      </w:r>
      <w:r w:rsidR="006812F0" w:rsidRPr="006812F0">
        <w:t>Astrup, R., Bernier, P.Y., Genet, H., Lutz, D.A., others, 2018. A sensible climate solution for the boreal forest. Nat Clim Chang.</w:t>
      </w:r>
    </w:p>
    <w:p w14:paraId="159E57D2" w14:textId="77777777" w:rsidR="006812F0" w:rsidRPr="006812F0" w:rsidRDefault="006812F0" w:rsidP="006812F0">
      <w:pPr>
        <w:pStyle w:val="Bibliography"/>
      </w:pPr>
      <w:r w:rsidRPr="006812F0">
        <w:t>Atchley, A.L., Linn, R., Jonko, A., Hoffman, C., Hyman, J.D., Pimont, F., Sieg, C., Middleton, R.S., 2021. Effects of fuel spatial distribution on wildland fire behaviour. Int J Wildland Fire 30, 179.</w:t>
      </w:r>
    </w:p>
    <w:p w14:paraId="769BDB71" w14:textId="77777777" w:rsidR="006812F0" w:rsidRPr="006812F0" w:rsidRDefault="006812F0" w:rsidP="006812F0">
      <w:pPr>
        <w:pStyle w:val="Bibliography"/>
      </w:pPr>
      <w:r w:rsidRPr="006812F0">
        <w:t>Balshi, M.S., Mcguire, A.D., Duffy, P., Flannigan, M., Kicklighter, D.W., Melillo, J., 2009. Vulnerability of carbon storage in North American boreal forests to wildfires during the 21st century. Glob. Change Biol. 15, 1491–1510. https://doi.org/10.1111/j.1365-2486.2009.01877.x</w:t>
      </w:r>
    </w:p>
    <w:p w14:paraId="543E7B2E" w14:textId="77777777" w:rsidR="006812F0" w:rsidRPr="006812F0" w:rsidRDefault="006812F0" w:rsidP="006812F0">
      <w:pPr>
        <w:pStyle w:val="Bibliography"/>
      </w:pPr>
      <w:r w:rsidRPr="006812F0">
        <w:t>Baltzer, J.L., Day, N.J., Walker, X.J., Greene, D., Mack, M.C., Alexander, H.D., Arseneault, D., Barnes, J., Bergeron, Y., Boucher, Y., Bourgeau-Chavez, L., Brown, C.D., Carrière, S., Howard, B.K., Gauthier, S., Parisien, M.-A., Reid, K.A., Rogers, B.M., Roland, C., Sirois, L., Stehn, S., Thompson, D.K., Turetsky, M.R., Veraverbeke, S., Whitman, E., Yang, J., Johnstone, J.F., 2021. Increasing fire and the decline of fire adapted black spruce in the boreal forest. Proc. Natl. Acad. Sci. 118, e2024872118. https://doi.org/10.1073/pnas.2024872118</w:t>
      </w:r>
    </w:p>
    <w:p w14:paraId="7C087A96" w14:textId="77777777" w:rsidR="006812F0" w:rsidRPr="006812F0" w:rsidRDefault="006812F0" w:rsidP="006812F0">
      <w:pPr>
        <w:pStyle w:val="Bibliography"/>
      </w:pPr>
      <w:r w:rsidRPr="006812F0">
        <w:t>Barrett, K., Loboda, T., McGuire, A.D., Genet, H., Hoy, E., Kasischke, E., 2016. Static and dynamic controls on fire activity at moderate spatial and temporal scales in the Alaskan boreal forest. Ecosphere 7, e01572. https://doi.org/10.1002/ecs2.1572</w:t>
      </w:r>
    </w:p>
    <w:p w14:paraId="6C53B564" w14:textId="77777777" w:rsidR="006812F0" w:rsidRPr="006812F0" w:rsidRDefault="006812F0" w:rsidP="006812F0">
      <w:pPr>
        <w:pStyle w:val="Bibliography"/>
      </w:pPr>
      <w:r w:rsidRPr="006812F0">
        <w:t>Baughman, C., Saperstein, L., Loehman, R., 2024. Improved Fire History Through Retroactive Analysis Of Fire Extent in Alaska’s National Wildlife Refuges.</w:t>
      </w:r>
    </w:p>
    <w:p w14:paraId="6262A28E" w14:textId="77777777" w:rsidR="006812F0" w:rsidRPr="006812F0" w:rsidRDefault="006812F0" w:rsidP="006812F0">
      <w:pPr>
        <w:pStyle w:val="Bibliography"/>
      </w:pPr>
      <w:r w:rsidRPr="006812F0">
        <w:t>Binkley, Lousier, Cromack, 1984. Ecosystem effects of Sitka alder in a Douglas-fir plantation. For. Sci. 30, 26–35.</w:t>
      </w:r>
    </w:p>
    <w:p w14:paraId="7D030AB5" w14:textId="77777777" w:rsidR="006812F0" w:rsidRPr="006812F0" w:rsidRDefault="006812F0" w:rsidP="006812F0">
      <w:pPr>
        <w:pStyle w:val="Bibliography"/>
      </w:pPr>
      <w:r w:rsidRPr="006812F0">
        <w:t>Boby, L.A., Schuur, E.A.G., Mack, M.C., Verbyla, D., Johnstone, J.F., 2010. Quantifying fire severity, carbon, and nitrogen emissions in Alaska’s boreal forest. Ecol. Appl. 20, 1633–1647. https://doi.org/10.1890/08-2295.1</w:t>
      </w:r>
    </w:p>
    <w:p w14:paraId="78BEBBE2" w14:textId="77777777" w:rsidR="006812F0" w:rsidRPr="006812F0" w:rsidRDefault="006812F0" w:rsidP="006812F0">
      <w:pPr>
        <w:pStyle w:val="Bibliography"/>
      </w:pPr>
      <w:r w:rsidRPr="006812F0">
        <w:t>Bond-Lamberty, B., Wang, C., Gower, S.T., 2002. Aboveground and belowground biomass and sapwood area allometric equations for six boreal tree species of northern Manitoba 32, 10.</w:t>
      </w:r>
    </w:p>
    <w:p w14:paraId="483AD027" w14:textId="77777777" w:rsidR="006812F0" w:rsidRPr="006812F0" w:rsidRDefault="006812F0" w:rsidP="006812F0">
      <w:pPr>
        <w:pStyle w:val="Bibliography"/>
      </w:pPr>
      <w:r w:rsidRPr="006812F0">
        <w:t>Brown, J.K., 1974. Handbook for inventorying downed woody material (No. 24). US Department of Agriculture, Forest Service, Intermountain Forest and Range Experiment Station.</w:t>
      </w:r>
    </w:p>
    <w:p w14:paraId="1350362C" w14:textId="77777777" w:rsidR="006812F0" w:rsidRPr="006812F0" w:rsidRDefault="006812F0" w:rsidP="006812F0">
      <w:pPr>
        <w:pStyle w:val="Bibliography"/>
      </w:pPr>
      <w:r w:rsidRPr="006812F0">
        <w:t>Brubaker, L.B., Higuera, P.E., Rupp, T.S., Olson, M.A., Anderson, P.M., Hu, F.S., 2009. Linking sediment-charcoal records and ecological modeling to understand causes of fire-regime change in boreal forests. Ecology 90, 1788–1801. https://doi.org/10.1890/08-0797.1</w:t>
      </w:r>
    </w:p>
    <w:p w14:paraId="073AECD6" w14:textId="77777777" w:rsidR="006812F0" w:rsidRPr="006812F0" w:rsidRDefault="006812F0" w:rsidP="006812F0">
      <w:pPr>
        <w:pStyle w:val="Bibliography"/>
      </w:pPr>
      <w:r w:rsidRPr="006812F0">
        <w:t>Buma, B., Hayes, K., Weiss, S., Lucash, M., 2022. Short-interval fires increasing in the Alaskan boreal forest as fire self-regulation decays across forest types. Sci. Rep. 12, 4901. https://doi.org/10.1038/s41598-022-08912-8</w:t>
      </w:r>
    </w:p>
    <w:p w14:paraId="7A9C7FB7" w14:textId="77777777" w:rsidR="006812F0" w:rsidRPr="006812F0" w:rsidRDefault="006812F0" w:rsidP="006812F0">
      <w:pPr>
        <w:pStyle w:val="Bibliography"/>
      </w:pPr>
      <w:r w:rsidRPr="006812F0">
        <w:t>Cahoon, S.M.P., Sullivan, P.F., Gray, A.N., 2022. Interactions among wildfire, forest type and landscape position are key determinants of boreal forest carbon stocks. J. Ecol. 110, 2475–2492. https://doi.org/10.1111/1365-2745.13963</w:t>
      </w:r>
    </w:p>
    <w:p w14:paraId="60DC959A" w14:textId="77777777" w:rsidR="006812F0" w:rsidRPr="006812F0" w:rsidRDefault="006812F0" w:rsidP="006812F0">
      <w:pPr>
        <w:pStyle w:val="Bibliography"/>
      </w:pPr>
      <w:r w:rsidRPr="006812F0">
        <w:lastRenderedPageBreak/>
        <w:t>Castle, D., Mell, W.E., Miller, F.J., 2013. Examination of the wildland-urban interface fire dynamics simulator in modeling of laboratory-scale surface-to-crown fire transition.</w:t>
      </w:r>
    </w:p>
    <w:p w14:paraId="09641408" w14:textId="77777777" w:rsidR="006812F0" w:rsidRPr="006812F0" w:rsidRDefault="006812F0" w:rsidP="006812F0">
      <w:pPr>
        <w:pStyle w:val="Bibliography"/>
      </w:pPr>
      <w:r w:rsidRPr="006812F0">
        <w:t>Eckdahl, J.A., Kristensen, J.A., Metcalfe, D.B., 2022. Climatic variation drives loss and restructuring of carbon and nitrogen in boreal forest wildfire. Biogeosciences 19, 2487–2506. https://doi.org/10.5194/bg-19-2487-2022</w:t>
      </w:r>
    </w:p>
    <w:p w14:paraId="5F613DA3" w14:textId="77777777" w:rsidR="006812F0" w:rsidRPr="006812F0" w:rsidRDefault="006812F0" w:rsidP="006812F0">
      <w:pPr>
        <w:pStyle w:val="Bibliography"/>
      </w:pPr>
      <w:r w:rsidRPr="006812F0">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3086820A" w14:textId="77777777" w:rsidR="006812F0" w:rsidRPr="006812F0" w:rsidRDefault="006812F0" w:rsidP="006812F0">
      <w:pPr>
        <w:pStyle w:val="Bibliography"/>
      </w:pPr>
      <w:r w:rsidRPr="006812F0">
        <w:t>Hart, S.J., Henkelman, J., McLoughlin, P.D., Nielsen, S.E., Truchon‐Savard, A., Johnstone, J.F., 2019. Examining forest resilience to changing fire frequency in a fire‐prone region of boreal forest. Glob. Change Biol. 25, 869–884. https://doi.org/10.1111/gcb.14550</w:t>
      </w:r>
    </w:p>
    <w:p w14:paraId="33377BB8" w14:textId="77777777" w:rsidR="006812F0" w:rsidRPr="006812F0" w:rsidRDefault="006812F0" w:rsidP="006812F0">
      <w:pPr>
        <w:pStyle w:val="Bibliography"/>
      </w:pPr>
      <w:r w:rsidRPr="006812F0">
        <w:t>Hayes, K., Buma, B., 2021. Effects of short‐interval disturbances continue to accumulate, overwhelming variability in local resilience. Ecosphere 12. https://doi.org/10.1002/ecs2.3379</w:t>
      </w:r>
    </w:p>
    <w:p w14:paraId="7292239F" w14:textId="77777777" w:rsidR="006812F0" w:rsidRPr="006812F0" w:rsidRDefault="006812F0" w:rsidP="006812F0">
      <w:pPr>
        <w:pStyle w:val="Bibliography"/>
      </w:pPr>
      <w:r w:rsidRPr="006812F0">
        <w:t>Hély, C., Bergeron, Y., Flannigan, M.D., 2000. Effects of Stand Composition on Fire Hazard in Mixed-Wood Canadian Boreal Forest. J. Veg. Sci. 11, 813–824. https://doi.org/10.2307/3236551</w:t>
      </w:r>
    </w:p>
    <w:p w14:paraId="6B6D8C89" w14:textId="77777777" w:rsidR="006812F0" w:rsidRPr="006812F0" w:rsidRDefault="006812F0" w:rsidP="006812F0">
      <w:pPr>
        <w:pStyle w:val="Bibliography"/>
      </w:pPr>
      <w:r w:rsidRPr="006812F0">
        <w:t>Higuera, P.E., Brubaker, L.B., Anderson, P.M., Brown, T.A., Kennedy, A.T., Hu, F.S., 2008. Frequent Fires in Ancient Shrub Tundra: Implications of Paleorecords for Arctic Environmental Change. PLoS ONE 3, e0001744. https://doi.org/10.1371/journal.pone.0001744</w:t>
      </w:r>
    </w:p>
    <w:p w14:paraId="64B554AF" w14:textId="77777777" w:rsidR="006812F0" w:rsidRPr="006812F0" w:rsidRDefault="006812F0" w:rsidP="006812F0">
      <w:pPr>
        <w:pStyle w:val="Bibliography"/>
      </w:pPr>
      <w:r w:rsidRPr="006812F0">
        <w:t>Hines, W.G.S., Hines, R.J.O., 1979. The Eberhardt statistic and the detection of nonrandomness of spatial point distributions. Biometrika 66, 73–79. https://doi.org/10.1093/biomet/66.1.73</w:t>
      </w:r>
    </w:p>
    <w:p w14:paraId="1B7EB397" w14:textId="77777777" w:rsidR="006812F0" w:rsidRPr="006812F0" w:rsidRDefault="006812F0" w:rsidP="006812F0">
      <w:pPr>
        <w:pStyle w:val="Bibliography"/>
      </w:pPr>
      <w:r w:rsidRPr="006812F0">
        <w:t>Hoecker, T.J., Higuera, P.E., 2019. Forest succession and climate variability interacted to control fire activity over the last four centuries in an Alaskan boreal landscape. Landsc Ecol 34, 227–241.</w:t>
      </w:r>
    </w:p>
    <w:p w14:paraId="66BC5E8D" w14:textId="77777777" w:rsidR="006812F0" w:rsidRPr="006812F0" w:rsidRDefault="006812F0" w:rsidP="006812F0">
      <w:pPr>
        <w:pStyle w:val="Bibliography"/>
      </w:pPr>
      <w:r w:rsidRPr="006812F0">
        <w:t>Hoffman, C., Morgan, P., Mell, W., Parsons, R., Strand, E.K., Cook, S., 2012. Numerical Simulation of Crown Fire Hazard Immediately after Bark Beetle-Caused Mortality in Lodgepole Pine Forests. For. Sci. 58, 178–188. https://doi.org/10.5849/forsci.10-137</w:t>
      </w:r>
    </w:p>
    <w:p w14:paraId="638437FD" w14:textId="77777777" w:rsidR="006812F0" w:rsidRPr="006812F0" w:rsidRDefault="006812F0" w:rsidP="006812F0">
      <w:pPr>
        <w:pStyle w:val="Bibliography"/>
      </w:pPr>
      <w:r w:rsidRPr="006812F0">
        <w:t>Hoffman, C., Sieg, C., Linn, R., Mell, W., Parsons, R., Ziegler, J., Hiers, J., 2018. Advancing the Science of Wildland Fire Dynamics Using Process-Based Models. Fire 1, 32. https://doi.org/10.3390/fire1020032</w:t>
      </w:r>
    </w:p>
    <w:p w14:paraId="6264CCE9" w14:textId="77777777" w:rsidR="006812F0" w:rsidRPr="006812F0" w:rsidRDefault="006812F0" w:rsidP="006812F0">
      <w:pPr>
        <w:pStyle w:val="Bibliography"/>
      </w:pPr>
      <w:r w:rsidRPr="006812F0">
        <w:t>Hoffman, C.M., Morgan, P., Mell, W., Parsons, R., Strand, E., Cook, S., 2013. Surface Fire Intensity Influences Simulated Crown Fire Behavior in Lodgepole Pine Forests with Recent Mountain Pine Beetle-Caused Tree Mortality. For. Sci. 59, 390–399. https://doi.org/10.5849/forsci.11-114</w:t>
      </w:r>
    </w:p>
    <w:p w14:paraId="5015E4FB" w14:textId="77777777" w:rsidR="006812F0" w:rsidRPr="006812F0" w:rsidRDefault="006812F0" w:rsidP="006812F0">
      <w:pPr>
        <w:pStyle w:val="Bibliography"/>
      </w:pPr>
      <w:r w:rsidRPr="006812F0">
        <w:t>Johnstone, J.F., Celis, G., Chapin III, F.S., Hollingsworth, T.N., Jean, M., Mack, M.C., 2020. Factors shaping alternate successional trajectories in burned black spruce forests of Alaska. Ecosphere 11, e03129. https://doi.org/10.1002/ecs2.3129</w:t>
      </w:r>
    </w:p>
    <w:p w14:paraId="72FE3EF5" w14:textId="77777777" w:rsidR="006812F0" w:rsidRPr="006812F0" w:rsidRDefault="006812F0" w:rsidP="006812F0">
      <w:pPr>
        <w:pStyle w:val="Bibliography"/>
      </w:pPr>
      <w:r w:rsidRPr="006812F0">
        <w:t>Johnstone, J.F., Chapin, F.S., 2006. Effects of Soil Burn Severity on Post-Fire Tree Recruitment in Boreal Forest. Ecosystems 9, 14–31. https://doi.org/10.1007/s10021-004-0042-x</w:t>
      </w:r>
    </w:p>
    <w:p w14:paraId="1EC22BAD" w14:textId="77777777" w:rsidR="006812F0" w:rsidRPr="006812F0" w:rsidRDefault="006812F0" w:rsidP="006812F0">
      <w:pPr>
        <w:pStyle w:val="Bibliography"/>
      </w:pPr>
      <w:r w:rsidRPr="006812F0">
        <w:lastRenderedPageBreak/>
        <w:t>Johnstone, J.F., Hollingsworth, T.N., Chapin, F.S., Mack, M.C., 2010. Changes in fire regime break the legacy lock on successional trajectories in Alaskan boreal forest. Glob. Change Biol. 16, 1281–1295. https://doi.org/10.1111/j.1365-2486.2009.02051.x</w:t>
      </w:r>
    </w:p>
    <w:p w14:paraId="1A124A44" w14:textId="77777777" w:rsidR="006812F0" w:rsidRPr="006812F0" w:rsidRDefault="006812F0" w:rsidP="006812F0">
      <w:pPr>
        <w:pStyle w:val="Bibliography"/>
      </w:pPr>
      <w:r w:rsidRPr="006812F0">
        <w:t>Kasischke, E.S., Williams, D., Barry, D., 2002. Analysis of the patterns of large fires in the boreal forest region of Alaska. Int. J. Wildland Fire 11, 131–144. https://doi.org/10.1071/wf02023</w:t>
      </w:r>
    </w:p>
    <w:p w14:paraId="4AB7D1F1" w14:textId="77777777" w:rsidR="006812F0" w:rsidRPr="006812F0" w:rsidRDefault="006812F0" w:rsidP="006812F0">
      <w:pPr>
        <w:pStyle w:val="Bibliography"/>
      </w:pPr>
      <w:r w:rsidRPr="006812F0">
        <w:t>Kelly, R., Chipman, M.L., Higuera, P.E., Stefanova, I., Brubaker, L.B., Hu, F.S., 2013. Recent burning of boreal forests exceeds fire regime limits of the past 10,000 years. Proc. Natl. Acad. Sci. 110, 13055–13060. https://doi.org/10.1073/pnas.1305069110</w:t>
      </w:r>
    </w:p>
    <w:p w14:paraId="08FDF015" w14:textId="77777777" w:rsidR="006812F0" w:rsidRPr="006812F0" w:rsidRDefault="006812F0" w:rsidP="006812F0">
      <w:pPr>
        <w:pStyle w:val="Bibliography"/>
      </w:pPr>
      <w:r w:rsidRPr="006812F0">
        <w:t>Lund, M.T., Nordling, K., Gjelsvik, A.B., Samset, B.H., 2023. The influence of variability on fire weather conditions in high latitude regions under present and future global warming. Environ. Res. Commun. 5, 065016. https://doi.org/10.1088/2515-7620/acdfad</w:t>
      </w:r>
    </w:p>
    <w:p w14:paraId="10F00DD4" w14:textId="77777777" w:rsidR="006812F0" w:rsidRPr="006812F0" w:rsidRDefault="006812F0" w:rsidP="006812F0">
      <w:pPr>
        <w:pStyle w:val="Bibliography"/>
      </w:pPr>
      <w:r w:rsidRPr="006812F0">
        <w:t>Mack, M.C., Walker, X.J., Johnstone, J.F., Alexander, H.D., Melvin, A.M., Jean, M., Miller, S.N., 2021. Carbon loss from boreal forest wildfires offset by increased dominance of deciduous trees. Science 372, 280–283.</w:t>
      </w:r>
    </w:p>
    <w:p w14:paraId="644F3A55" w14:textId="77777777" w:rsidR="006812F0" w:rsidRPr="006812F0" w:rsidRDefault="006812F0" w:rsidP="006812F0">
      <w:pPr>
        <w:pStyle w:val="Bibliography"/>
      </w:pPr>
      <w:r w:rsidRPr="006812F0">
        <w:t>McGrattan, K., Hostikka, S., n.d. Verification and Validation Process of a Fire Model.</w:t>
      </w:r>
    </w:p>
    <w:p w14:paraId="4E7DB12F" w14:textId="77777777" w:rsidR="006812F0" w:rsidRPr="006812F0" w:rsidRDefault="006812F0" w:rsidP="006812F0">
      <w:pPr>
        <w:pStyle w:val="Bibliography"/>
      </w:pPr>
      <w:r w:rsidRPr="006812F0">
        <w:t>McGrattan, K., Hostikka, S., McDermott, R., Floyd, J., Weinschenk, C., Overholt, K., n.d. Fire Dynamics Simulator User’s Guide. NIST Spec. Publ.</w:t>
      </w:r>
    </w:p>
    <w:p w14:paraId="47033DE7" w14:textId="77777777" w:rsidR="006812F0" w:rsidRPr="006812F0" w:rsidRDefault="006812F0" w:rsidP="006812F0">
      <w:pPr>
        <w:pStyle w:val="Bibliography"/>
      </w:pPr>
      <w:r w:rsidRPr="006812F0">
        <w:t>McGrattan, K., McDermott, R., Floyd, J., Hostikka, S., Forney, G., Baum, H., 2012. Computational fluid dynamics modelling of fire. Int. J. Comput. Fluid Dyn. 26, 349–361. https://doi.org/10.1080/10618562.2012.659663</w:t>
      </w:r>
    </w:p>
    <w:p w14:paraId="626A9AFC" w14:textId="77777777" w:rsidR="006812F0" w:rsidRPr="006812F0" w:rsidRDefault="006812F0" w:rsidP="006812F0">
      <w:pPr>
        <w:pStyle w:val="Bibliography"/>
      </w:pPr>
      <w:r w:rsidRPr="006812F0">
        <w:t>Mell, W., 2007. Modeling wildland and wildland-urban interface fires.</w:t>
      </w:r>
    </w:p>
    <w:p w14:paraId="2EC8AE1C" w14:textId="77777777" w:rsidR="006812F0" w:rsidRPr="006812F0" w:rsidRDefault="006812F0" w:rsidP="006812F0">
      <w:pPr>
        <w:pStyle w:val="Bibliography"/>
      </w:pPr>
      <w:r w:rsidRPr="006812F0">
        <w:t>Mell, W., Maranghides, A., McDermott, R., Manzello, S.L., 2009. Numerical simulation and experiments of burning douglas fir trees. Combust. Flame 156, 2023–2041. https://doi.org/10.1016/j.combustflame.2009.06.015</w:t>
      </w:r>
    </w:p>
    <w:p w14:paraId="63CC259C" w14:textId="77777777" w:rsidR="006812F0" w:rsidRPr="006812F0" w:rsidRDefault="006812F0" w:rsidP="006812F0">
      <w:pPr>
        <w:pStyle w:val="Bibliography"/>
      </w:pPr>
      <w:r w:rsidRPr="006812F0">
        <w:t>Mell, W., McNamara, D., Maranghides, A., McDermott, R., Forney, G., Hoffman, C., Ginder, M., 2011. COMPUTER MODELLING OF WILDLAND-URBAN INTERFACE FIRES 13.</w:t>
      </w:r>
    </w:p>
    <w:p w14:paraId="29CBCFC7" w14:textId="77777777" w:rsidR="006812F0" w:rsidRPr="006812F0" w:rsidRDefault="006812F0" w:rsidP="006812F0">
      <w:pPr>
        <w:pStyle w:val="Bibliography"/>
      </w:pPr>
      <w:r w:rsidRPr="006812F0">
        <w:t>Mell, W.E., McDermott, R.J., Forney, G.P., Hoffman, C., Ginder, M., 2010. Wildland Fire Behavior Modeling: Perspectives, New Approaches and Applications 17.</w:t>
      </w:r>
    </w:p>
    <w:p w14:paraId="0AEED3AC" w14:textId="77777777" w:rsidR="006812F0" w:rsidRPr="006812F0" w:rsidRDefault="006812F0" w:rsidP="006812F0">
      <w:pPr>
        <w:pStyle w:val="Bibliography"/>
      </w:pPr>
      <w:r w:rsidRPr="006812F0">
        <w:t>Mueller, E., Mell, W., Simeoni, A., 2014. Large eddy simulation of forest canopy flow for wildland fire modeling. Can. J. For. Res. 44, 1534–1544. https://doi.org/10.1139/cjfr-2014-0184</w:t>
      </w:r>
    </w:p>
    <w:p w14:paraId="073B20D0" w14:textId="77777777" w:rsidR="006812F0" w:rsidRPr="006812F0" w:rsidRDefault="006812F0" w:rsidP="006812F0">
      <w:pPr>
        <w:pStyle w:val="Bibliography"/>
      </w:pPr>
      <w:r w:rsidRPr="006812F0">
        <w:t>Overholt, K.J., Kurzawski, A.J., Cabrera, J., Koopersmith, M., Ezekoye, O.A., 2014. Fire behavior and heat fluxes for lab-scale burning of little bluestem grass. Fire Saf. J. 67, 70–81. https://doi.org/10.1016/j.firesaf.2014.05.007</w:t>
      </w:r>
    </w:p>
    <w:p w14:paraId="02668F4D" w14:textId="77777777" w:rsidR="006812F0" w:rsidRPr="006812F0" w:rsidRDefault="006812F0" w:rsidP="006812F0">
      <w:pPr>
        <w:pStyle w:val="Bibliography"/>
      </w:pPr>
      <w:r w:rsidRPr="006812F0">
        <w:t>Parks, S.A., Holsinger, L.M., Miller, C., others, 2015. Wildland fire as a self‐regulating mechanism: the role of previous burns and weather in limiting fire progression. Ecological.</w:t>
      </w:r>
    </w:p>
    <w:p w14:paraId="3394383E" w14:textId="77777777" w:rsidR="006812F0" w:rsidRPr="006812F0" w:rsidRDefault="006812F0" w:rsidP="006812F0">
      <w:pPr>
        <w:pStyle w:val="Bibliography"/>
      </w:pPr>
      <w:r w:rsidRPr="006812F0">
        <w:t>Parsons, R., Linn, R., Pimont, F., Hoffman, C., Sauer, J., Winterkamp, J., Sieg, C., Jolly, W., 2017. Numerical investigation of aggregated fuel spatial pattern impacts on fire behavior. Land Basel 6, 43.</w:t>
      </w:r>
    </w:p>
    <w:p w14:paraId="583E7000" w14:textId="77777777" w:rsidR="006812F0" w:rsidRPr="006812F0" w:rsidRDefault="006812F0" w:rsidP="006812F0">
      <w:pPr>
        <w:pStyle w:val="Bibliography"/>
      </w:pPr>
      <w:r w:rsidRPr="006812F0">
        <w:t>Perez-Ramirez, Y., Mell, W.E., Santoni, P.A., Tramoni, J.B., Bosseur, F., 2017. Examination of WFDS in Modeling Spreading Fires in a Furniture Calorimeter. Fire Technol. 53, 1795–1832. https://doi.org/10.1007/s10694-017-0657-z</w:t>
      </w:r>
    </w:p>
    <w:p w14:paraId="6E5B99CC" w14:textId="77777777" w:rsidR="006812F0" w:rsidRPr="006812F0" w:rsidRDefault="006812F0" w:rsidP="006812F0">
      <w:pPr>
        <w:pStyle w:val="Bibliography"/>
      </w:pPr>
      <w:r w:rsidRPr="006812F0">
        <w:lastRenderedPageBreak/>
        <w:t>Pimont, F., Dupuy, J.-L., Linn, R.R., Dupont, S., 2011. Impacts of tree canopy structure on wind flows and fire propagation simulated with FIRETEC. Ann. For. Sci. 68, 523. https://doi.org/10.1007/s13595-011-0061-7</w:t>
      </w:r>
    </w:p>
    <w:p w14:paraId="4B28133B" w14:textId="77777777" w:rsidR="006812F0" w:rsidRPr="006812F0" w:rsidRDefault="006812F0" w:rsidP="006812F0">
      <w:pPr>
        <w:pStyle w:val="Bibliography"/>
      </w:pPr>
      <w:r w:rsidRPr="006812F0">
        <w:t>Ritter, S.M., Hoffman, C.M., Battaglia, M.A., Jain, T.B., 2022. Restoration and fuel hazard reduction result in equivalent reductions in crown fire behavior in dry conifer forests. Ecol. Appl. 32, e2682. https://doi.org/10.1002/eap.2682</w:t>
      </w:r>
    </w:p>
    <w:p w14:paraId="5B769C78" w14:textId="77777777" w:rsidR="006812F0" w:rsidRPr="006812F0" w:rsidRDefault="006812F0" w:rsidP="006812F0">
      <w:pPr>
        <w:pStyle w:val="Bibliography"/>
      </w:pPr>
      <w:r w:rsidRPr="006812F0">
        <w:t>Ritter, S.M., Hoffman, C.M., Battaglia, M.A., Stevens-Rumann, C.S., Mell, W.E., 2020. Fine-scale fire patterns mediate forest structure in frequent-fire ecosystems. Ecosphere 11, e03177.</w:t>
      </w:r>
    </w:p>
    <w:p w14:paraId="705D7FDB" w14:textId="77777777" w:rsidR="006812F0" w:rsidRPr="006812F0" w:rsidRDefault="006812F0" w:rsidP="006812F0">
      <w:pPr>
        <w:pStyle w:val="Bibliography"/>
      </w:pPr>
      <w:r w:rsidRPr="006812F0">
        <w:t>Ryan, K., 2002. Dynamic interactions between forest structure and fire behavior in boreal ecosystems. Silva Fenn. 36. https://doi.org/10.14214/sf.548</w:t>
      </w:r>
    </w:p>
    <w:p w14:paraId="4DFEF3B6" w14:textId="77777777" w:rsidR="006812F0" w:rsidRPr="006812F0" w:rsidRDefault="006812F0" w:rsidP="006812F0">
      <w:pPr>
        <w:pStyle w:val="Bibliography"/>
      </w:pPr>
      <w:r w:rsidRPr="006812F0">
        <w:t>Sánchez-Monroy, X., Mell, W., Torres-Arenas, J., Butler, B.W., 2019. Fire spread upslope: Numerical simulation of laboratory experiments. Fire Saf. J. 108, 102844. https://doi.org/10.1016/j.firesaf.2019.102844</w:t>
      </w:r>
    </w:p>
    <w:p w14:paraId="48D87066" w14:textId="77777777" w:rsidR="006812F0" w:rsidRPr="006812F0" w:rsidRDefault="006812F0" w:rsidP="006812F0">
      <w:pPr>
        <w:pStyle w:val="Bibliography"/>
      </w:pPr>
      <w:r w:rsidRPr="006812F0">
        <w:t>Stocks, B.J., Lynham, T.J., Lawson, B.D., Alexander, M.E., Van Wagner, C.E., McAlpine, R.S., Dubé, D.E., 1989. Canadian Forest Fire Danger Rating System: An overview. Chron 65, 258–265.</w:t>
      </w:r>
    </w:p>
    <w:p w14:paraId="325CC662" w14:textId="77777777" w:rsidR="006812F0" w:rsidRPr="006812F0" w:rsidRDefault="006812F0" w:rsidP="006812F0">
      <w:pPr>
        <w:pStyle w:val="Bibliography"/>
      </w:pPr>
      <w:r w:rsidRPr="006812F0">
        <w:t>Turquety, S., Logan, J.A., Jacob, D.J., Hudman, R.C., Leung, F.Y., Heald, C.L., Yantosca, R.M., Wu, S., Emmons, L.K., Edwards, D.P., Sachse, G.W., 2007. Inventory of boreal fire emissions for North America in 2004: Importance of peat burning and pyroconvective injection. J Geophys Res 112.</w:t>
      </w:r>
    </w:p>
    <w:p w14:paraId="2C336276" w14:textId="77777777" w:rsidR="006812F0" w:rsidRPr="006812F0" w:rsidRDefault="006812F0" w:rsidP="006812F0">
      <w:pPr>
        <w:pStyle w:val="Bibliography"/>
      </w:pPr>
      <w:r w:rsidRPr="006812F0">
        <w:t>Veraverbeke, S., Rogers, B.M., Goulden, M.L., Jandt, R.R., Miller, C.E., Wiggins, E.B., Randerson, J.T., 2017. Lightning as a major driver of recent large fire years in North American boreal forests. Nat. Clim. Change 7, 529–534. https://doi.org/10.1038/nclimate3329</w:t>
      </w:r>
    </w:p>
    <w:p w14:paraId="4A551FEF" w14:textId="77777777" w:rsidR="006812F0" w:rsidRPr="006812F0" w:rsidRDefault="006812F0" w:rsidP="006812F0">
      <w:pPr>
        <w:pStyle w:val="Bibliography"/>
      </w:pPr>
      <w:r w:rsidRPr="006812F0">
        <w:t>Veraverbeke, S., Rogers, B.M., Randerson, J.T., 2015. Daily burned area and carbon emissions from boreal fires in Alaska. Biogeosciences 12, 3579–3601. https://doi.org/10.5194/bg-12-3579-2015</w:t>
      </w:r>
    </w:p>
    <w:p w14:paraId="3EB6F036" w14:textId="77777777" w:rsidR="006812F0" w:rsidRPr="006812F0" w:rsidRDefault="006812F0" w:rsidP="006812F0">
      <w:pPr>
        <w:pStyle w:val="Bibliography"/>
      </w:pPr>
      <w:r w:rsidRPr="006812F0">
        <w:t>Werth, P., Potter, B., Clements, C., Finney, M., Forthofer, J., McAllister, S., Goodrick, S., Alexander, M., Cruz, M., 2011. Synthesis of Knowledge of Extreme Fire Behavior: Volume I for Fire Managers. JFSP Synth. Rep.</w:t>
      </w:r>
    </w:p>
    <w:p w14:paraId="0B2A2009" w14:textId="77777777" w:rsidR="006812F0" w:rsidRPr="006812F0" w:rsidRDefault="006812F0" w:rsidP="006812F0">
      <w:pPr>
        <w:pStyle w:val="Bibliography"/>
      </w:pPr>
      <w:r w:rsidRPr="006812F0">
        <w:t>Whitman, E., Barber, Q.E., Jain, P., Parks, S.A., Guindon, L., Thompson, D.K., Parisien, M.-A., 2024. A modest increase in fire weather overcomes resistance to fire spread in recently burned boreal forests. Glob. Change Biol. 30, e17363. https://doi.org/10.1111/gcb.17363</w:t>
      </w:r>
    </w:p>
    <w:p w14:paraId="6A1BB9A1" w14:textId="77777777" w:rsidR="006812F0" w:rsidRPr="006812F0" w:rsidRDefault="006812F0" w:rsidP="006812F0">
      <w:pPr>
        <w:pStyle w:val="Bibliography"/>
      </w:pPr>
      <w:r w:rsidRPr="006812F0">
        <w:t>Whitman, E., Parisien, M.-A., Thompson, D.K., Flannigan, M.D., 2019. Short-interval wildfire and drought overwhelm boreal forest resilience. Sci. Rep. 9, 18796. https://doi.org/10.1038/s41598-019-55036-7</w:t>
      </w:r>
    </w:p>
    <w:p w14:paraId="44AD56D1" w14:textId="77777777" w:rsidR="006812F0" w:rsidRPr="006812F0" w:rsidRDefault="006812F0" w:rsidP="006812F0">
      <w:pPr>
        <w:pStyle w:val="Bibliography"/>
      </w:pPr>
      <w:r w:rsidRPr="006812F0">
        <w:t>Ziegler, J.P., Hoffman, C.M., Collins, B.M., Knapp, E.E., Mell, W. (Ruddy), 2021. Pyric tree spatial patterning interactions in historical and contemporary mixed conifer forests, California, USA. Ecol. Evol. 11, 820–834. https://doi.org/10.1002/ece3.7084</w:t>
      </w:r>
    </w:p>
    <w:p w14:paraId="48E85708" w14:textId="77777777" w:rsidR="006812F0" w:rsidRPr="006812F0" w:rsidRDefault="006812F0" w:rsidP="006812F0">
      <w:pPr>
        <w:pStyle w:val="Bibliography"/>
      </w:pPr>
      <w:r w:rsidRPr="006812F0">
        <w:t>Ziegler, J.P., Hoffman, C.M., Collins, B.M., Long, J.W., Dagley, C.M., Mell, W., 2020. Simulated Fire Behavior and Fine-Scale Forest Structure Following Conifer Removal in Aspen-Conifer Forests in the Lake Tahoe Basin, USA. Fire 3, 51. https://doi.org/10.3390/fire3030051</w:t>
      </w:r>
    </w:p>
    <w:p w14:paraId="76FA2F53" w14:textId="3D18483C" w:rsidR="00BB10D2" w:rsidRPr="00C1776F" w:rsidRDefault="00891B34" w:rsidP="00C1776F">
      <w:pPr>
        <w:rPr>
          <w:rFonts w:cs="Times New Roman"/>
        </w:rPr>
      </w:pPr>
      <w:r>
        <w:fldChar w:fldCharType="end"/>
      </w:r>
    </w:p>
    <w:sectPr w:rsidR="00BB10D2" w:rsidRPr="00C1776F" w:rsidSect="000A6F5B">
      <w:headerReference w:type="default" r:id="rId24"/>
      <w:footerReference w:type="even" r:id="rId25"/>
      <w:footerReference w:type="default" r:id="rId26"/>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 w:id="10" w:author="Katherine Hayes" w:date="2024-03-26T10:57:00Z" w:initials="KH">
    <w:p w14:paraId="0B90A3E9" w14:textId="77777777" w:rsidR="00B12107" w:rsidRDefault="00B12107">
      <w:pPr>
        <w:pStyle w:val="CommentText"/>
      </w:pPr>
      <w:r>
        <w:rPr>
          <w:rStyle w:val="CommentReference"/>
        </w:rPr>
        <w:annotationRef/>
      </w:r>
      <w:r>
        <w:t>Add more</w:t>
      </w:r>
    </w:p>
    <w:p w14:paraId="4621711C" w14:textId="75857760" w:rsidR="00B12107" w:rsidRDefault="00B121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32B04" w15:done="0"/>
  <w15:commentEx w15:paraId="462171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904168" w16cex:dateUtc="2024-03-26T19:30:00Z"/>
  <w16cex:commentExtensible w16cex:durableId="49B46F2F" w16cex:dateUtc="2024-03-2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32B04" w16cid:durableId="72904168"/>
  <w16cid:commentId w16cid:paraId="4621711C" w16cid:durableId="49B46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C21ED" w14:textId="77777777" w:rsidR="0001347B" w:rsidRDefault="0001347B">
      <w:r>
        <w:separator/>
      </w:r>
    </w:p>
  </w:endnote>
  <w:endnote w:type="continuationSeparator" w:id="0">
    <w:p w14:paraId="6A919E26" w14:textId="77777777" w:rsidR="0001347B" w:rsidRDefault="0001347B">
      <w:r>
        <w:continuationSeparator/>
      </w:r>
    </w:p>
  </w:endnote>
  <w:endnote w:type="continuationNotice" w:id="1">
    <w:p w14:paraId="424E0F4D" w14:textId="77777777" w:rsidR="0001347B" w:rsidRDefault="0001347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02A7BEA4"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03628" w14:textId="77777777" w:rsidR="0001347B" w:rsidRDefault="0001347B">
      <w:r>
        <w:separator/>
      </w:r>
    </w:p>
  </w:footnote>
  <w:footnote w:type="continuationSeparator" w:id="0">
    <w:p w14:paraId="6AE58AB4" w14:textId="77777777" w:rsidR="0001347B" w:rsidRDefault="0001347B">
      <w:r>
        <w:continuationSeparator/>
      </w:r>
    </w:p>
  </w:footnote>
  <w:footnote w:type="continuationNotice" w:id="1">
    <w:p w14:paraId="3EEED3AE" w14:textId="77777777" w:rsidR="0001347B" w:rsidRDefault="0001347B">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DC7892" w:rsidRDefault="008A0969" w:rsidP="008A0969">
      <w:pPr>
        <w:spacing w:line="240" w:lineRule="auto"/>
        <w:rPr>
          <w:rFonts w:cs="Times New Roman"/>
          <w:sz w:val="22"/>
          <w:szCs w:val="22"/>
          <w:lang w:val="es-ES"/>
        </w:rPr>
      </w:pPr>
      <w:r w:rsidRPr="008A0969">
        <w:rPr>
          <w:rStyle w:val="FootnoteReference"/>
          <w:rFonts w:cs="Times New Roman"/>
          <w:sz w:val="22"/>
          <w:szCs w:val="22"/>
        </w:rPr>
        <w:footnoteRef/>
      </w:r>
      <w:r w:rsidRPr="00DC7892">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1ACD"/>
    <w:rsid w:val="00003DA4"/>
    <w:rsid w:val="00005C06"/>
    <w:rsid w:val="00007890"/>
    <w:rsid w:val="00007C7A"/>
    <w:rsid w:val="00010491"/>
    <w:rsid w:val="00012888"/>
    <w:rsid w:val="0001347B"/>
    <w:rsid w:val="00020C78"/>
    <w:rsid w:val="000302F1"/>
    <w:rsid w:val="00031E3E"/>
    <w:rsid w:val="00043AAF"/>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57F9"/>
    <w:rsid w:val="00172475"/>
    <w:rsid w:val="001829B5"/>
    <w:rsid w:val="001A1230"/>
    <w:rsid w:val="001C0B11"/>
    <w:rsid w:val="001C174D"/>
    <w:rsid w:val="001C3A38"/>
    <w:rsid w:val="001C3BB9"/>
    <w:rsid w:val="001D4D00"/>
    <w:rsid w:val="001D7FA4"/>
    <w:rsid w:val="001E2453"/>
    <w:rsid w:val="001E40EF"/>
    <w:rsid w:val="001E60CF"/>
    <w:rsid w:val="001F143A"/>
    <w:rsid w:val="001F473C"/>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6ED2"/>
    <w:rsid w:val="00370554"/>
    <w:rsid w:val="00373790"/>
    <w:rsid w:val="003A1991"/>
    <w:rsid w:val="003A5E07"/>
    <w:rsid w:val="003A7F1E"/>
    <w:rsid w:val="003B0B48"/>
    <w:rsid w:val="003B0F0D"/>
    <w:rsid w:val="003B7E39"/>
    <w:rsid w:val="003C2FBC"/>
    <w:rsid w:val="003E6469"/>
    <w:rsid w:val="003F7853"/>
    <w:rsid w:val="004074B0"/>
    <w:rsid w:val="00411E27"/>
    <w:rsid w:val="004263B1"/>
    <w:rsid w:val="00437152"/>
    <w:rsid w:val="00444ADB"/>
    <w:rsid w:val="004507ED"/>
    <w:rsid w:val="00452C04"/>
    <w:rsid w:val="00466EE9"/>
    <w:rsid w:val="004747E5"/>
    <w:rsid w:val="00480176"/>
    <w:rsid w:val="00483C9A"/>
    <w:rsid w:val="00485F92"/>
    <w:rsid w:val="004860D7"/>
    <w:rsid w:val="004861FE"/>
    <w:rsid w:val="0048720C"/>
    <w:rsid w:val="004A1141"/>
    <w:rsid w:val="004A7F0C"/>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2A08"/>
    <w:rsid w:val="005422FC"/>
    <w:rsid w:val="005463C4"/>
    <w:rsid w:val="00560196"/>
    <w:rsid w:val="00560310"/>
    <w:rsid w:val="005760E6"/>
    <w:rsid w:val="005814ED"/>
    <w:rsid w:val="00586081"/>
    <w:rsid w:val="00592BC8"/>
    <w:rsid w:val="005930D8"/>
    <w:rsid w:val="005A65D6"/>
    <w:rsid w:val="005B3E3F"/>
    <w:rsid w:val="005B6E89"/>
    <w:rsid w:val="005C7522"/>
    <w:rsid w:val="005E08D7"/>
    <w:rsid w:val="005E4937"/>
    <w:rsid w:val="0061294B"/>
    <w:rsid w:val="00613DD8"/>
    <w:rsid w:val="0062717E"/>
    <w:rsid w:val="006331FB"/>
    <w:rsid w:val="0063373A"/>
    <w:rsid w:val="00636E19"/>
    <w:rsid w:val="00646F80"/>
    <w:rsid w:val="00656A76"/>
    <w:rsid w:val="006626D6"/>
    <w:rsid w:val="0066462E"/>
    <w:rsid w:val="00673664"/>
    <w:rsid w:val="00675E12"/>
    <w:rsid w:val="006812F0"/>
    <w:rsid w:val="00682184"/>
    <w:rsid w:val="00685CFA"/>
    <w:rsid w:val="006B0C59"/>
    <w:rsid w:val="006C1B43"/>
    <w:rsid w:val="006C72CD"/>
    <w:rsid w:val="006D193E"/>
    <w:rsid w:val="006D2ABC"/>
    <w:rsid w:val="006D6422"/>
    <w:rsid w:val="006E0D8F"/>
    <w:rsid w:val="006F1BD2"/>
    <w:rsid w:val="006F22A7"/>
    <w:rsid w:val="006F6327"/>
    <w:rsid w:val="0072401A"/>
    <w:rsid w:val="0073364C"/>
    <w:rsid w:val="00752E0F"/>
    <w:rsid w:val="00761E6F"/>
    <w:rsid w:val="00763AEB"/>
    <w:rsid w:val="007652EA"/>
    <w:rsid w:val="007758AB"/>
    <w:rsid w:val="0078191D"/>
    <w:rsid w:val="0078213F"/>
    <w:rsid w:val="00794718"/>
    <w:rsid w:val="007A21B5"/>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F1881"/>
    <w:rsid w:val="008F4304"/>
    <w:rsid w:val="00903960"/>
    <w:rsid w:val="00906723"/>
    <w:rsid w:val="0092718D"/>
    <w:rsid w:val="00934247"/>
    <w:rsid w:val="009406EE"/>
    <w:rsid w:val="009424C9"/>
    <w:rsid w:val="0095143C"/>
    <w:rsid w:val="00952624"/>
    <w:rsid w:val="00956115"/>
    <w:rsid w:val="00956F50"/>
    <w:rsid w:val="00957415"/>
    <w:rsid w:val="009749E1"/>
    <w:rsid w:val="0099004F"/>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5250"/>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405D"/>
    <w:rsid w:val="00AD516D"/>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65D6"/>
    <w:rsid w:val="00B40F34"/>
    <w:rsid w:val="00B470A1"/>
    <w:rsid w:val="00B513D0"/>
    <w:rsid w:val="00B51E31"/>
    <w:rsid w:val="00B55B97"/>
    <w:rsid w:val="00B62A29"/>
    <w:rsid w:val="00B62DB4"/>
    <w:rsid w:val="00B66C7F"/>
    <w:rsid w:val="00B678E7"/>
    <w:rsid w:val="00B716CA"/>
    <w:rsid w:val="00B81125"/>
    <w:rsid w:val="00B81BB6"/>
    <w:rsid w:val="00B8329F"/>
    <w:rsid w:val="00B83864"/>
    <w:rsid w:val="00B90AB2"/>
    <w:rsid w:val="00B9150A"/>
    <w:rsid w:val="00B95F3E"/>
    <w:rsid w:val="00B97D8F"/>
    <w:rsid w:val="00BA3D3D"/>
    <w:rsid w:val="00BB10D2"/>
    <w:rsid w:val="00BB31E8"/>
    <w:rsid w:val="00BB4B56"/>
    <w:rsid w:val="00BB6972"/>
    <w:rsid w:val="00BB7DAF"/>
    <w:rsid w:val="00BC3179"/>
    <w:rsid w:val="00BC4728"/>
    <w:rsid w:val="00BD00AA"/>
    <w:rsid w:val="00BD23CA"/>
    <w:rsid w:val="00BE38CE"/>
    <w:rsid w:val="00BF3310"/>
    <w:rsid w:val="00C00865"/>
    <w:rsid w:val="00C0701E"/>
    <w:rsid w:val="00C13F6B"/>
    <w:rsid w:val="00C14DF0"/>
    <w:rsid w:val="00C1776F"/>
    <w:rsid w:val="00C24AA0"/>
    <w:rsid w:val="00C40F36"/>
    <w:rsid w:val="00C421B8"/>
    <w:rsid w:val="00C461DC"/>
    <w:rsid w:val="00C502FD"/>
    <w:rsid w:val="00C81F2F"/>
    <w:rsid w:val="00C846A6"/>
    <w:rsid w:val="00C8735D"/>
    <w:rsid w:val="00C945AD"/>
    <w:rsid w:val="00CA08FD"/>
    <w:rsid w:val="00CA3881"/>
    <w:rsid w:val="00CC28C2"/>
    <w:rsid w:val="00CC4B80"/>
    <w:rsid w:val="00CC686C"/>
    <w:rsid w:val="00CD1890"/>
    <w:rsid w:val="00CD4EAF"/>
    <w:rsid w:val="00CE6662"/>
    <w:rsid w:val="00CF79B8"/>
    <w:rsid w:val="00D04139"/>
    <w:rsid w:val="00D112AF"/>
    <w:rsid w:val="00D11851"/>
    <w:rsid w:val="00D127F3"/>
    <w:rsid w:val="00D156C4"/>
    <w:rsid w:val="00D20EEF"/>
    <w:rsid w:val="00D267C0"/>
    <w:rsid w:val="00D31758"/>
    <w:rsid w:val="00D46BCD"/>
    <w:rsid w:val="00D51CB7"/>
    <w:rsid w:val="00D5484C"/>
    <w:rsid w:val="00D71D31"/>
    <w:rsid w:val="00D73726"/>
    <w:rsid w:val="00D745A4"/>
    <w:rsid w:val="00D749D7"/>
    <w:rsid w:val="00D770DE"/>
    <w:rsid w:val="00DC46B2"/>
    <w:rsid w:val="00DC7892"/>
    <w:rsid w:val="00DD13F1"/>
    <w:rsid w:val="00DE045D"/>
    <w:rsid w:val="00DE26CF"/>
    <w:rsid w:val="00DF0598"/>
    <w:rsid w:val="00DF7F52"/>
    <w:rsid w:val="00E0697E"/>
    <w:rsid w:val="00E10235"/>
    <w:rsid w:val="00E13B98"/>
    <w:rsid w:val="00E17844"/>
    <w:rsid w:val="00E17FE1"/>
    <w:rsid w:val="00E20D51"/>
    <w:rsid w:val="00E22BC0"/>
    <w:rsid w:val="00E23850"/>
    <w:rsid w:val="00E30F61"/>
    <w:rsid w:val="00E355E8"/>
    <w:rsid w:val="00E43313"/>
    <w:rsid w:val="00E54D5D"/>
    <w:rsid w:val="00E55AA2"/>
    <w:rsid w:val="00E71E4B"/>
    <w:rsid w:val="00E749C9"/>
    <w:rsid w:val="00E76203"/>
    <w:rsid w:val="00E7724A"/>
    <w:rsid w:val="00E83425"/>
    <w:rsid w:val="00E86853"/>
    <w:rsid w:val="00E86C5E"/>
    <w:rsid w:val="00E87794"/>
    <w:rsid w:val="00EB40A6"/>
    <w:rsid w:val="00EC21FF"/>
    <w:rsid w:val="00ED2ACD"/>
    <w:rsid w:val="00ED69FF"/>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C1099"/>
    <w:rsid w:val="00FC1677"/>
    <w:rsid w:val="00FC64B2"/>
    <w:rsid w:val="00FD0F80"/>
    <w:rsid w:val="00FD1B39"/>
    <w:rsid w:val="00FD4FE0"/>
    <w:rsid w:val="00FE21AD"/>
    <w:rsid w:val="00FF06E4"/>
    <w:rsid w:val="00FF090A"/>
    <w:rsid w:val="00FF3956"/>
    <w:rsid w:val="00FF53C7"/>
    <w:rsid w:val="00FF57B0"/>
    <w:rsid w:val="00FF6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B12107"/>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4074B0"/>
    <w:pPr>
      <w:keepNext/>
      <w:keepLines/>
      <w:spacing w:before="40" w:line="240" w:lineRule="auto"/>
      <w:outlineLvl w:val="2"/>
    </w:pPr>
    <w:rPr>
      <w:rFonts w:eastAsiaTheme="majorEastAsia" w:cstheme="majorBidi"/>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B12107"/>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4074B0"/>
    <w:rPr>
      <w:rFonts w:ascii="Times New Roman" w:eastAsiaTheme="majorEastAsia" w:hAnsi="Times New Roman" w:cstheme="majorBidi"/>
      <w:i/>
      <w:color w:val="0D0D0D" w:themeColor="text1" w:themeTint="F2"/>
    </w:rPr>
  </w:style>
  <w:style w:type="character" w:customStyle="1" w:styleId="Heading5Char">
    <w:name w:val="Heading 5 Char"/>
    <w:basedOn w:val="DefaultParagraphFont"/>
    <w:link w:val="Heading5"/>
    <w:uiPriority w:val="9"/>
    <w:semiHidden/>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7</Pages>
  <Words>33257</Words>
  <Characters>189567</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5</cp:revision>
  <cp:lastPrinted>2023-08-15T18:21:00Z</cp:lastPrinted>
  <dcterms:created xsi:type="dcterms:W3CDTF">2024-06-26T17:48:00Z</dcterms:created>
  <dcterms:modified xsi:type="dcterms:W3CDTF">2024-06-2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0-beta.92+d5bb667fb"&gt;&lt;session id="hIdN6yjM"/&gt;&lt;style id="http://www.zotero.org/styles/agricultural-and-forest-meteorology" hasBibliography="1" bibliographyStyleHasBeenSet="1"/&gt;&lt;prefs&gt;&lt;pref name="fieldType" value="</vt:lpwstr>
  </property>
  <property fmtid="{D5CDD505-2E9C-101B-9397-08002B2CF9AE}" pid="4" name="ZOTERO_PREF_2">
    <vt:lpwstr>Field"/&gt;&lt;pref name="automaticJournalAbbreviations" value="true"/&gt;&lt;/prefs&gt;&lt;/data&gt;</vt:lpwstr>
  </property>
</Properties>
</file>